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 xml:space="preserve">Директор </w:t>
      </w:r>
      <w:proofErr w:type="spellStart"/>
      <w:r w:rsidRPr="00814B83">
        <w:rPr>
          <w:rFonts w:ascii="Times New Roman" w:eastAsia="Times New Roman" w:hAnsi="Times New Roman" w:cs="Times New Roman"/>
          <w:sz w:val="28"/>
          <w:szCs w:val="28"/>
        </w:rPr>
        <w:t>ВШАиР</w:t>
      </w:r>
      <w:bookmarkEnd w:id="2"/>
      <w:proofErr w:type="spellEnd"/>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w:t>
      </w:r>
      <w:proofErr w:type="gramStart"/>
      <w:r w:rsidRPr="00814B83">
        <w:rPr>
          <w:rFonts w:ascii="Times New Roman" w:eastAsia="Times New Roman" w:hAnsi="Times New Roman" w:cs="Times New Roman"/>
          <w:sz w:val="28"/>
          <w:szCs w:val="28"/>
        </w:rPr>
        <w:t>_»_</w:t>
      </w:r>
      <w:proofErr w:type="gramEnd"/>
      <w:r w:rsidRPr="00814B83">
        <w:rPr>
          <w:rFonts w:ascii="Times New Roman" w:eastAsia="Times New Roman" w:hAnsi="Times New Roman" w:cs="Times New Roman"/>
          <w:sz w:val="28"/>
          <w:szCs w:val="28"/>
        </w:rPr>
        <w:t>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commentRangeStart w:id="3"/>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commentRangeEnd w:id="3"/>
      <w:r w:rsidR="008B226B">
        <w:rPr>
          <w:rStyle w:val="afb"/>
        </w:rPr>
        <w:commentReference w:id="3"/>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по направлению подготовки: 15.03.06 Мехатроника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по </w:t>
      </w:r>
      <w:proofErr w:type="spellStart"/>
      <w:r w:rsidRPr="00814B83">
        <w:rPr>
          <w:rFonts w:ascii="Times New Roman" w:eastAsia="Times New Roman" w:hAnsi="Times New Roman" w:cs="Times New Roman"/>
          <w:sz w:val="28"/>
          <w:szCs w:val="28"/>
        </w:rPr>
        <w:t>нормоконтролю</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proofErr w:type="spellStart"/>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proofErr w:type="spellEnd"/>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proofErr w:type="spellStart"/>
      <w:r w:rsidRPr="00814B83">
        <w:rPr>
          <w:rFonts w:ascii="Times New Roman" w:eastAsia="Times New Roman" w:hAnsi="Times New Roman" w:cs="Times New Roman"/>
          <w:sz w:val="28"/>
          <w:szCs w:val="28"/>
        </w:rPr>
        <w:t>к.т.н</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О.Н. Мацко</w:t>
      </w:r>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proofErr w:type="gramStart"/>
      <w:r w:rsidRPr="00814B83">
        <w:rPr>
          <w:rFonts w:ascii="Times New Roman" w:eastAsia="Calibri" w:hAnsi="Times New Roman" w:cs="Arial"/>
          <w:sz w:val="24"/>
          <w:szCs w:val="24"/>
          <w:u w:val="single"/>
        </w:rPr>
        <w:t xml:space="preserve">«  </w:t>
      </w:r>
      <w:proofErr w:type="gramEnd"/>
      <w:r w:rsidRPr="00814B83">
        <w:rPr>
          <w:rFonts w:ascii="Times New Roman" w:eastAsia="Calibri" w:hAnsi="Times New Roman" w:cs="Arial"/>
          <w:sz w:val="24"/>
          <w:szCs w:val="24"/>
          <w:u w:val="single"/>
        </w:rPr>
        <w:t xml:space="preserve">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278DAB0D"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63C6130B">
                <wp:simplePos x="0" y="0"/>
                <wp:positionH relativeFrom="column">
                  <wp:posOffset>6985</wp:posOffset>
                </wp:positionH>
                <wp:positionV relativeFrom="page">
                  <wp:posOffset>42487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9A28CE" id="AutoShape 166" o:spid="_x0000_s1026" type="#_x0000_t32" style="position:absolute;margin-left:.55pt;margin-top:334.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7685C321" w14:textId="2126070E"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59F8C1D2">
                <wp:simplePos x="0" y="0"/>
                <wp:positionH relativeFrom="column">
                  <wp:posOffset>3058160</wp:posOffset>
                </wp:positionH>
                <wp:positionV relativeFrom="page">
                  <wp:posOffset>4477385</wp:posOffset>
                </wp:positionV>
                <wp:extent cx="3032760" cy="0"/>
                <wp:effectExtent l="10160" t="10160" r="5080" b="889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3276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3C9F87" id="AutoShape 167" o:spid="_x0000_s1026" type="#_x0000_t32" style="position:absolute;margin-left:240.8pt;margin-top:352.55pt;width:238.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" strokeweight=".5pt">
                <w10:wrap anchory="page"/>
              </v:shape>
            </w:pict>
          </mc:Fallback>
        </mc:AlternateContent>
      </w:r>
      <w:r w:rsidRPr="00814B83">
        <w:rPr>
          <w:rFonts w:ascii="Times New Roman" w:eastAsia="Calibri" w:hAnsi="Times New Roman" w:cs="Times New Roman"/>
          <w:sz w:val="24"/>
          <w:szCs w:val="24"/>
        </w:rPr>
        <w:t>2. Срок сдачи студентом законченной работы</w:t>
      </w:r>
      <w:commentRangeStart w:id="4"/>
      <w:r w:rsidRPr="00814B83">
        <w:rPr>
          <w:rFonts w:ascii="Times New Roman" w:eastAsia="Calibri" w:hAnsi="Times New Roman" w:cs="Times New Roman"/>
          <w:sz w:val="24"/>
          <w:szCs w:val="24"/>
        </w:rPr>
        <w:t xml:space="preserve">: </w:t>
      </w:r>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commentRangeEnd w:id="4"/>
      <w:r w:rsidR="00352E48">
        <w:rPr>
          <w:rStyle w:val="afb"/>
        </w:rPr>
        <w:commentReference w:id="4"/>
      </w:r>
    </w:p>
    <w:p w14:paraId="049BC5D3" w14:textId="77777777" w:rsidR="00814B83" w:rsidRPr="00814B83" w:rsidRDefault="00814B83"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5AC4B866">
                <wp:simplePos x="0" y="0"/>
                <wp:positionH relativeFrom="column">
                  <wp:posOffset>2062480</wp:posOffset>
                </wp:positionH>
                <wp:positionV relativeFrom="page">
                  <wp:posOffset>4695825</wp:posOffset>
                </wp:positionV>
                <wp:extent cx="4028440" cy="0"/>
                <wp:effectExtent l="5080" t="9525" r="5080" b="9525"/>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2844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2A1865" id="AutoShape 168" o:spid="_x0000_s1026" type="#_x0000_t32" style="position:absolute;margin-left:162.4pt;margin-top:369.75pt;width:317.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" strokeweight=".5pt">
                <w10:wrap anchory="page"/>
              </v:shape>
            </w:pict>
          </mc:Fallback>
        </mc:AlternateContent>
      </w:r>
      <w:r w:rsidRPr="00814B83">
        <w:rPr>
          <w:rFonts w:ascii="Times New Roman" w:eastAsia="Calibri" w:hAnsi="Times New Roman" w:cs="Times New Roman"/>
          <w:sz w:val="24"/>
          <w:szCs w:val="24"/>
        </w:rPr>
        <w:t xml:space="preserve">3. Исходные данные по работе: </w:t>
      </w:r>
    </w:p>
    <w:p w14:paraId="6700D471"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u w:val="single"/>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68E57EB1">
                <wp:simplePos x="0" y="0"/>
                <wp:positionH relativeFrom="column">
                  <wp:posOffset>635</wp:posOffset>
                </wp:positionH>
                <wp:positionV relativeFrom="page">
                  <wp:posOffset>4867910</wp:posOffset>
                </wp:positionV>
                <wp:extent cx="6090285" cy="3810"/>
                <wp:effectExtent l="10160" t="10160" r="5080" b="508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37B362" id="AutoShape 170" o:spid="_x0000_s1026" type="#_x0000_t32" style="position:absolute;margin-left:.05pt;margin-top:383.3pt;width:479.55pt;height:.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" strokeweight=".5pt">
                <w10:wrap anchory="page"/>
              </v:shape>
            </w:pict>
          </mc:Fallback>
        </mc:AlternateContent>
      </w:r>
    </w:p>
    <w:p w14:paraId="25E2D403" w14:textId="4D13A041" w:rsidR="00814B83" w:rsidRPr="00814B83" w:rsidRDefault="00814B83" w:rsidP="00814B83">
      <w:pPr>
        <w:widowControl w:val="0"/>
        <w:tabs>
          <w:tab w:val="left" w:leader="underscore" w:pos="9523"/>
        </w:tabs>
        <w:spacing w:after="0" w:line="201" w:lineRule="exact"/>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04F7C132"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66CA0ED0">
                <wp:simplePos x="0" y="0"/>
                <wp:positionH relativeFrom="column">
                  <wp:posOffset>7832</wp:posOffset>
                </wp:positionH>
                <wp:positionV relativeFrom="page">
                  <wp:posOffset>5050367</wp:posOffset>
                </wp:positionV>
                <wp:extent cx="6097732" cy="45719"/>
                <wp:effectExtent l="0" t="0" r="36830"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7732"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B94D87" id="AutoShape 169" o:spid="_x0000_s1026" type="#_x0000_t32" style="position:absolute;margin-left:.6pt;margin-top:397.65pt;width:48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cEoJQ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37FE6326">
                <wp:simplePos x="0" y="0"/>
                <wp:positionH relativeFrom="column">
                  <wp:posOffset>6985</wp:posOffset>
                </wp:positionH>
                <wp:positionV relativeFrom="page">
                  <wp:posOffset>6483985</wp:posOffset>
                </wp:positionV>
                <wp:extent cx="6090285" cy="3810"/>
                <wp:effectExtent l="6985" t="6985" r="8255" b="8255"/>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4942CE" id="AutoShape 177" o:spid="_x0000_s1026" type="#_x0000_t32" style="position:absolute;margin-left:.55pt;margin-top:510.55pt;width:479.5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HHYJA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52235EF6">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0EA4C7"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77777777"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5648" behindDoc="0" locked="0" layoutInCell="1" allowOverlap="1" wp14:anchorId="4DD87615" wp14:editId="0436DA1A">
                <wp:simplePos x="0" y="0"/>
                <wp:positionH relativeFrom="column">
                  <wp:posOffset>4966335</wp:posOffset>
                </wp:positionH>
                <wp:positionV relativeFrom="page">
                  <wp:posOffset>6763385</wp:posOffset>
                </wp:positionV>
                <wp:extent cx="1118235" cy="0"/>
                <wp:effectExtent l="13335" t="10160" r="11430" b="8890"/>
                <wp:wrapNone/>
                <wp:docPr id="77" name="AutoShap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23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58E84C" id="AutoShape 179" o:spid="_x0000_s1026" type="#_x0000_t32" style="position:absolute;margin-left:391.05pt;margin-top:532.55pt;width:88.0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7dIQ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58916B03">
                <wp:simplePos x="0" y="0"/>
                <wp:positionH relativeFrom="column">
                  <wp:posOffset>635</wp:posOffset>
                </wp:positionH>
                <wp:positionV relativeFrom="page">
                  <wp:posOffset>6935470</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16A9B3" id="AutoShape 178" o:spid="_x0000_s1026" type="#_x0000_t32" style="position:absolute;margin-left:.05pt;margin-top:546.1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" strokeweight=".5pt">
                <w10:wrap anchory="page"/>
              </v:shape>
            </w:pict>
          </mc:Fallback>
        </mc:AlternateContent>
      </w:r>
    </w:p>
    <w:p w14:paraId="4CDA31D4" w14:textId="00F739FF"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24F48A10">
                <wp:simplePos x="0" y="0"/>
                <wp:positionH relativeFrom="column">
                  <wp:posOffset>1831975</wp:posOffset>
                </wp:positionH>
                <wp:positionV relativeFrom="page">
                  <wp:posOffset>7137400</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54811A" id="AutoShape 180" o:spid="_x0000_s1026" type="#_x0000_t32" style="position:absolute;margin-left:144.25pt;margin-top:562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" strokeweight=".5pt">
                <w10:wrap anchory="page"/>
              </v:shape>
            </w:pict>
          </mc:Fallback>
        </mc:AlternateContent>
      </w:r>
      <w:r w:rsidRPr="00814B83">
        <w:rPr>
          <w:rFonts w:ascii="Times New Roman" w:eastAsia="Calibri" w:hAnsi="Times New Roman" w:cs="Arial"/>
          <w:sz w:val="24"/>
          <w:szCs w:val="24"/>
        </w:rPr>
        <w:t xml:space="preserve">6. Консультанты по работе: </w:t>
      </w:r>
      <w:r w:rsidR="00666250">
        <w:rPr>
          <w:rFonts w:ascii="Times New Roman" w:eastAsia="Calibri" w:hAnsi="Times New Roman" w:cs="Arial"/>
          <w:sz w:val="24"/>
          <w:szCs w:val="24"/>
          <w:u w:val="single"/>
        </w:rPr>
        <w:t>И</w:t>
      </w:r>
      <w:r w:rsidRPr="00814B83">
        <w:rPr>
          <w:rFonts w:ascii="Times New Roman" w:eastAsia="Calibri" w:hAnsi="Times New Roman" w:cs="Arial"/>
          <w:sz w:val="24"/>
          <w:szCs w:val="24"/>
          <w:u w:val="single"/>
        </w:rPr>
        <w:t>.А</w:t>
      </w:r>
      <w:r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 xml:space="preserve">ент, </w:t>
      </w:r>
      <w:proofErr w:type="spellStart"/>
      <w:r w:rsidR="00666250">
        <w:rPr>
          <w:rFonts w:ascii="Times New Roman" w:eastAsia="Calibri" w:hAnsi="Times New Roman" w:cs="Times New Roman"/>
          <w:color w:val="000000"/>
          <w:sz w:val="24"/>
          <w:szCs w:val="24"/>
        </w:rPr>
        <w:t>ВШАиР</w:t>
      </w:r>
      <w:proofErr w:type="spellEnd"/>
      <w:r w:rsidRPr="00814B83">
        <w:rPr>
          <w:rFonts w:ascii="Times New Roman" w:eastAsia="Calibri" w:hAnsi="Times New Roman" w:cs="Times New Roman"/>
          <w:color w:val="000000"/>
          <w:sz w:val="24"/>
          <w:szCs w:val="24"/>
        </w:rPr>
        <w:t xml:space="preserve"> </w:t>
      </w:r>
      <w:proofErr w:type="spellStart"/>
      <w:r w:rsidRPr="00814B83">
        <w:rPr>
          <w:rFonts w:ascii="Times New Roman" w:eastAsia="Calibri" w:hAnsi="Times New Roman" w:cs="Times New Roman"/>
          <w:color w:val="000000"/>
          <w:sz w:val="24"/>
          <w:szCs w:val="24"/>
        </w:rPr>
        <w:t>СПбПУ</w:t>
      </w:r>
      <w:proofErr w:type="spellEnd"/>
    </w:p>
    <w:p w14:paraId="69B66808"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7696" behindDoc="0" locked="0" layoutInCell="1" allowOverlap="1" wp14:anchorId="54615A4F" wp14:editId="35D26204">
                <wp:simplePos x="0" y="0"/>
                <wp:positionH relativeFrom="column">
                  <wp:posOffset>635</wp:posOffset>
                </wp:positionH>
                <wp:positionV relativeFrom="page">
                  <wp:posOffset>7337425</wp:posOffset>
                </wp:positionV>
                <wp:extent cx="6090285" cy="3810"/>
                <wp:effectExtent l="10160" t="12700" r="5080" b="12065"/>
                <wp:wrapNone/>
                <wp:docPr id="74"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22B42B" id="AutoShape 181" o:spid="_x0000_s1026" type="#_x0000_t32" style="position:absolute;margin-left:.05pt;margin-top:577.75pt;width:479.5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" strokeweight=".5pt">
                <w10:wrap anchory="page"/>
              </v:shape>
            </w:pict>
          </mc:Fallback>
        </mc:AlternateContent>
      </w:r>
    </w:p>
    <w:p w14:paraId="15C1E8D4"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commentRangeStart w:id="5"/>
    <w:p w14:paraId="6C4D7489" w14:textId="77777777"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1DCCE7FE">
                <wp:simplePos x="0" y="0"/>
                <wp:positionH relativeFrom="column">
                  <wp:posOffset>1570355</wp:posOffset>
                </wp:positionH>
                <wp:positionV relativeFrom="page">
                  <wp:posOffset>7980045</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F86405" id="AutoShape 184" o:spid="_x0000_s1026" type="#_x0000_t32" style="position:absolute;margin-left:123.65pt;margin-top:628.3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7. Дата выдачи задания                   «11» декабря 2019 г.</w:t>
      </w:r>
      <w:commentRangeEnd w:id="5"/>
      <w:r w:rsidR="00352E48">
        <w:rPr>
          <w:rStyle w:val="afb"/>
        </w:rPr>
        <w:commentReference w:id="5"/>
      </w:r>
    </w:p>
    <w:p w14:paraId="727C91AB"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2FED4E86"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77777777"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E9663C8">
                <wp:simplePos x="0" y="0"/>
                <wp:positionH relativeFrom="column">
                  <wp:posOffset>4203065</wp:posOffset>
                </wp:positionH>
                <wp:positionV relativeFrom="page">
                  <wp:posOffset>8499475</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78A299" id="AutoShape 182" o:spid="_x0000_s1026" type="#_x0000_t32" style="position:absolute;margin-left:330.95pt;margin-top:669.25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" strokeweight=".5pt">
                <w10:wrap anchory="page"/>
              </v:shape>
            </w:pict>
          </mc:Fallback>
        </mc:AlternateContent>
      </w: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77777777" w:rsidR="00814B83" w:rsidRPr="00814B83" w:rsidRDefault="00814B83"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sz w:val="16"/>
          <w:szCs w:val="16"/>
        </w:rPr>
        <w:t>(</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6CAD035B" w14:textId="77777777"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77777777"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298F86A5">
                <wp:simplePos x="0" y="0"/>
                <wp:positionH relativeFrom="column">
                  <wp:posOffset>2047875</wp:posOffset>
                </wp:positionH>
                <wp:positionV relativeFrom="page">
                  <wp:posOffset>9033510</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CAB632" id="AutoShape 185" o:spid="_x0000_s1026" type="#_x0000_t32" style="position:absolute;margin-left:161.25pt;margin-top:711.3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" strokeweight=".5pt">
                <w10:wrap anchory="page"/>
              </v:shape>
            </w:pict>
          </mc:Fallback>
        </mc:AlternateContent>
      </w:r>
      <w:r w:rsidRPr="00814B83">
        <w:rPr>
          <w:rFonts w:ascii="Times New Roman" w:eastAsia="Calibri" w:hAnsi="Times New Roman" w:cs="Arial"/>
          <w:sz w:val="24"/>
          <w:szCs w:val="24"/>
        </w:rPr>
        <w:t xml:space="preserve">Задание принял к исполнению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u w:val="single"/>
        </w:rPr>
        <w:t>11</w:t>
      </w:r>
      <w:r w:rsidRPr="00814B83">
        <w:rPr>
          <w:rFonts w:ascii="Times New Roman" w:eastAsia="Calibri" w:hAnsi="Times New Roman" w:cs="Arial"/>
          <w:sz w:val="24"/>
          <w:szCs w:val="24"/>
        </w:rPr>
        <w:t>» декабря 2019 г.</w:t>
      </w:r>
    </w:p>
    <w:p w14:paraId="2F4484B8" w14:textId="77777777" w:rsidR="00814B83" w:rsidRPr="00814B83" w:rsidRDefault="00814B8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дата)</w:t>
      </w:r>
    </w:p>
    <w:p w14:paraId="72A44ABA" w14:textId="77777777"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E9B2078"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17EEE4A2">
                <wp:simplePos x="0" y="0"/>
                <wp:positionH relativeFrom="column">
                  <wp:posOffset>4177030</wp:posOffset>
                </wp:positionH>
                <wp:positionV relativeFrom="page">
                  <wp:posOffset>9541510</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91538C" id="AutoShape 183" o:spid="_x0000_s1026" type="#_x0000_t32" style="position:absolute;margin-left:328.9pt;margin-top:751.3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r>
      <w:r w:rsidR="00666250">
        <w:rPr>
          <w:rFonts w:ascii="Times New Roman" w:eastAsia="Calibri" w:hAnsi="Times New Roman" w:cs="Arial"/>
          <w:sz w:val="24"/>
          <w:szCs w:val="24"/>
        </w:rPr>
        <w:tab/>
        <w:t xml:space="preserve">     Д.Д. Сидоренко</w:t>
      </w:r>
    </w:p>
    <w:p w14:paraId="0B3F7764" w14:textId="77777777"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518002AA" w14:textId="30C29A3E" w:rsidR="00814B83" w:rsidRDefault="00814B83">
      <w:pPr>
        <w:rPr>
          <w:rFonts w:ascii="Times New Roman" w:hAnsi="Times New Roman" w:cs="Times New Roman"/>
          <w:sz w:val="28"/>
          <w:szCs w:val="28"/>
        </w:rPr>
      </w:pPr>
      <w:r>
        <w:br w:type="page"/>
      </w:r>
    </w:p>
    <w:p w14:paraId="253E9FDC" w14:textId="43CAADF2" w:rsidR="000E6A6C" w:rsidRDefault="000E6A6C" w:rsidP="00FD184B">
      <w:pPr>
        <w:spacing w:line="360" w:lineRule="auto"/>
        <w:jc w:val="center"/>
        <w:rPr>
          <w:rFonts w:ascii="Times New Roman" w:hAnsi="Times New Roman" w:cs="Times New Roman"/>
          <w:b/>
          <w:sz w:val="28"/>
          <w:szCs w:val="28"/>
        </w:rPr>
      </w:pPr>
      <w:commentRangeStart w:id="6"/>
      <w:r w:rsidRPr="000E6A6C">
        <w:rPr>
          <w:rFonts w:ascii="Times New Roman" w:hAnsi="Times New Roman" w:cs="Times New Roman"/>
          <w:b/>
          <w:sz w:val="28"/>
          <w:szCs w:val="28"/>
        </w:rPr>
        <w:lastRenderedPageBreak/>
        <w:t>Реферат</w:t>
      </w:r>
      <w:commentRangeEnd w:id="6"/>
      <w:r w:rsidR="00352E48">
        <w:rPr>
          <w:rStyle w:val="afb"/>
        </w:rPr>
        <w:commentReference w:id="6"/>
      </w:r>
    </w:p>
    <w:p w14:paraId="6E877E21" w14:textId="28ADDE00" w:rsidR="00510D71" w:rsidRPr="00541AC4" w:rsidRDefault="00A53640" w:rsidP="00510D71">
      <w:pPr>
        <w:pStyle w:val="a4"/>
      </w:pPr>
      <w:r>
        <w:t xml:space="preserve">На </w:t>
      </w:r>
      <w:commentRangeStart w:id="7"/>
      <w:r>
        <w:t xml:space="preserve">54 </w:t>
      </w:r>
      <w:commentRangeEnd w:id="7"/>
      <w:r w:rsidR="00352E48">
        <w:rPr>
          <w:rStyle w:val="afb"/>
          <w:rFonts w:asciiTheme="minorHAnsi" w:hAnsiTheme="minorHAnsi" w:cstheme="minorBidi"/>
        </w:rPr>
        <w:commentReference w:id="7"/>
      </w:r>
      <w:r>
        <w:t>с., 19 рисунков, 5</w:t>
      </w:r>
      <w:r w:rsidR="00510D71">
        <w:t xml:space="preserve"> таблицы, </w:t>
      </w:r>
      <w:r>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 xml:space="preserve">ся описание разработки бортовой программы управления для подвесного </w:t>
      </w:r>
      <w:proofErr w:type="spellStart"/>
      <w:r w:rsidR="002A1BB0">
        <w:t>пятиосевого</w:t>
      </w:r>
      <w:proofErr w:type="spellEnd"/>
      <w:r w:rsidR="002A1BB0">
        <w:t xml:space="preserve">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w:t>
      </w:r>
      <w:commentRangeStart w:id="8"/>
      <w:r w:rsidR="00955D75">
        <w:t xml:space="preserve"> </w:t>
      </w:r>
      <w:commentRangeEnd w:id="8"/>
      <w:r w:rsidR="00352E48">
        <w:rPr>
          <w:rStyle w:val="afb"/>
          <w:rFonts w:asciiTheme="minorHAnsi" w:hAnsiTheme="minorHAnsi" w:cstheme="minorBidi"/>
        </w:rPr>
        <w:commentReference w:id="8"/>
      </w:r>
      <w:r w:rsidR="00955D75">
        <w:t xml:space="preserve">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3C59B49" w:rsidR="00345667" w:rsidRDefault="00620715" w:rsidP="000E6A6C">
      <w:pPr>
        <w:pStyle w:val="a4"/>
      </w:pPr>
      <w:r>
        <w:t xml:space="preserve">Перемещение рабочего органа манипулятора из одной точки в другую связано с построением траектории движения как самого рабочего органа, так и каждого сочленения в отдельности. В </w:t>
      </w:r>
      <w:commentRangeStart w:id="9"/>
      <w:r>
        <w:t xml:space="preserve">данной </w:t>
      </w:r>
      <w:commentRangeEnd w:id="9"/>
      <w:r w:rsidR="00352E48">
        <w:rPr>
          <w:rStyle w:val="afb"/>
          <w:rFonts w:asciiTheme="minorHAnsi" w:hAnsiTheme="minorHAnsi" w:cstheme="minorBidi"/>
        </w:rPr>
        <w:commentReference w:id="9"/>
      </w:r>
      <w:r>
        <w:t xml:space="preserve">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F81080D" w:rsidR="00A4363B" w:rsidRDefault="00A4363B">
      <w:pPr>
        <w:rPr>
          <w:rFonts w:ascii="Times New Roman" w:hAnsi="Times New Roman" w:cs="Times New Roman"/>
          <w:sz w:val="28"/>
          <w:szCs w:val="28"/>
        </w:rPr>
      </w:pPr>
      <w:r>
        <w:br w:type="page"/>
      </w:r>
    </w:p>
    <w:p w14:paraId="741EBC0D" w14:textId="0389886F" w:rsidR="00A4363B" w:rsidRDefault="00A4363B" w:rsidP="00A53640">
      <w:pPr>
        <w:pStyle w:val="a4"/>
        <w:jc w:val="center"/>
        <w:rPr>
          <w:b/>
          <w:lang w:val="en-US"/>
        </w:rPr>
      </w:pPr>
      <w:r w:rsidRPr="00A53640">
        <w:rPr>
          <w:b/>
          <w:lang w:val="en-US"/>
        </w:rPr>
        <w:lastRenderedPageBreak/>
        <w:t>Abstract</w:t>
      </w:r>
    </w:p>
    <w:p w14:paraId="4E43C43E" w14:textId="0EA056C4" w:rsidR="00A53640" w:rsidRPr="00541AC4" w:rsidRDefault="00A53640" w:rsidP="00A53640">
      <w:pPr>
        <w:pStyle w:val="a4"/>
        <w:rPr>
          <w:lang w:val="en-US"/>
        </w:rPr>
      </w:pPr>
      <w:r w:rsidRPr="00541AC4">
        <w:rPr>
          <w:lang w:val="en-US"/>
        </w:rPr>
        <w:t>For 54 p., 19 figures, 5 tables, 5 applications</w:t>
      </w:r>
      <w:r w:rsidR="00541AC4">
        <w:rPr>
          <w:lang w:val="en-US"/>
        </w:rPr>
        <w:t>.</w:t>
      </w:r>
    </w:p>
    <w:p w14:paraId="027102C2" w14:textId="4CD53949" w:rsidR="00A53640" w:rsidRPr="00352E48" w:rsidRDefault="00A53640" w:rsidP="00A53640">
      <w:pPr>
        <w:pStyle w:val="a4"/>
        <w:rPr>
          <w:lang w:val="en-US"/>
        </w:rPr>
      </w:pPr>
      <w:r w:rsidRPr="00A53640">
        <w:rPr>
          <w:lang w:val="en-US"/>
        </w:rPr>
        <w:t xml:space="preserve">ROBOTICS, MANIPULATOR, DIRECT AND REVERSE PROBLEMS OF KINEMATICS. </w:t>
      </w:r>
      <w:r w:rsidRPr="00352E48">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 xml:space="preserve">In this paper, we describe the development of an on-board control program for a pendant five-axis manipulator with belt drives on hinges. As part of the study, the kinematics of the manipulator is described using the </w:t>
      </w:r>
      <w:proofErr w:type="spellStart"/>
      <w:r w:rsidRPr="00A53640">
        <w:rPr>
          <w:lang w:val="en-US"/>
        </w:rPr>
        <w:t>Denavit-Hartenberg</w:t>
      </w:r>
      <w:proofErr w:type="spellEnd"/>
      <w:r w:rsidRPr="00A53640">
        <w:rPr>
          <w:lang w:val="en-US"/>
        </w:rPr>
        <w:t xml:space="preserve">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7777777" w:rsidR="00A4363B" w:rsidRDefault="00A4363B">
      <w:pPr>
        <w:rPr>
          <w:rFonts w:ascii="Times New Roman" w:hAnsi="Times New Roman" w:cs="Times New Roman"/>
          <w:sz w:val="28"/>
          <w:szCs w:val="28"/>
          <w:lang w:val="en-US"/>
        </w:rPr>
      </w:pPr>
      <w:r>
        <w:rPr>
          <w:lang w:val="en-US"/>
        </w:rPr>
        <w:br w:type="page"/>
      </w:r>
    </w:p>
    <w:p w14:paraId="7750246C" w14:textId="77777777" w:rsidR="00977071" w:rsidRPr="006F698E" w:rsidRDefault="008369C5" w:rsidP="006F698E">
      <w:pPr>
        <w:rPr>
          <w:rFonts w:ascii="Times New Roman" w:hAnsi="Times New Roman" w:cs="Times New Roman"/>
          <w:b/>
          <w:sz w:val="28"/>
          <w:szCs w:val="28"/>
        </w:rPr>
      </w:pPr>
      <w:commentRangeStart w:id="10"/>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commentRangeEnd w:id="10"/>
      <w:r w:rsidR="00352E48">
        <w:rPr>
          <w:rStyle w:val="afb"/>
        </w:rPr>
        <w:commentReference w:id="10"/>
      </w:r>
    </w:p>
    <w:commentRangeStart w:id="11"/>
    <w:commentRangeStart w:id="12"/>
    <w:p w14:paraId="1E18F4C2" w14:textId="4A52EA66" w:rsidR="006701C5" w:rsidRDefault="000A09E2" w:rsidP="006701C5">
      <w:pPr>
        <w:pStyle w:val="12"/>
        <w:tabs>
          <w:tab w:val="right" w:leader="dot" w:pos="9345"/>
        </w:tabs>
        <w:spacing w:line="320" w:lineRule="exact"/>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243295" w:history="1">
        <w:r w:rsidR="006701C5" w:rsidRPr="002D10E0">
          <w:rPr>
            <w:rStyle w:val="a9"/>
            <w:noProof/>
          </w:rPr>
          <w:t>Введение</w:t>
        </w:r>
        <w:r w:rsidR="006701C5">
          <w:rPr>
            <w:noProof/>
            <w:webHidden/>
          </w:rPr>
          <w:tab/>
        </w:r>
        <w:r w:rsidR="006701C5">
          <w:rPr>
            <w:noProof/>
            <w:webHidden/>
          </w:rPr>
          <w:fldChar w:fldCharType="begin"/>
        </w:r>
        <w:r w:rsidR="006701C5">
          <w:rPr>
            <w:noProof/>
            <w:webHidden/>
          </w:rPr>
          <w:instrText xml:space="preserve"> PAGEREF _Toc43243295 \h </w:instrText>
        </w:r>
        <w:r w:rsidR="006701C5">
          <w:rPr>
            <w:noProof/>
            <w:webHidden/>
          </w:rPr>
        </w:r>
        <w:r w:rsidR="006701C5">
          <w:rPr>
            <w:noProof/>
            <w:webHidden/>
          </w:rPr>
          <w:fldChar w:fldCharType="separate"/>
        </w:r>
        <w:r w:rsidR="006701C5">
          <w:rPr>
            <w:noProof/>
            <w:webHidden/>
          </w:rPr>
          <w:t>7</w:t>
        </w:r>
        <w:r w:rsidR="006701C5">
          <w:rPr>
            <w:noProof/>
            <w:webHidden/>
          </w:rPr>
          <w:fldChar w:fldCharType="end"/>
        </w:r>
      </w:hyperlink>
    </w:p>
    <w:p w14:paraId="3E7275F1" w14:textId="598C5492"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6" w:history="1">
        <w:r w:rsidR="006701C5" w:rsidRPr="002D10E0">
          <w:rPr>
            <w:rStyle w:val="a9"/>
            <w:noProof/>
          </w:rPr>
          <w:t>1.1</w:t>
        </w:r>
        <w:r w:rsidR="006701C5">
          <w:rPr>
            <w:rFonts w:asciiTheme="minorHAnsi" w:eastAsiaTheme="minorEastAsia" w:hAnsiTheme="minorHAnsi"/>
            <w:noProof/>
            <w:sz w:val="22"/>
            <w:lang w:eastAsia="ru-RU"/>
          </w:rPr>
          <w:tab/>
        </w:r>
        <w:r w:rsidR="006701C5" w:rsidRPr="002D10E0">
          <w:rPr>
            <w:rStyle w:val="a9"/>
            <w:noProof/>
          </w:rPr>
          <w:t>Кинематическая схема манипулятора</w:t>
        </w:r>
        <w:r w:rsidR="006701C5">
          <w:rPr>
            <w:noProof/>
            <w:webHidden/>
          </w:rPr>
          <w:tab/>
        </w:r>
        <w:r w:rsidR="006701C5">
          <w:rPr>
            <w:noProof/>
            <w:webHidden/>
          </w:rPr>
          <w:fldChar w:fldCharType="begin"/>
        </w:r>
        <w:r w:rsidR="006701C5">
          <w:rPr>
            <w:noProof/>
            <w:webHidden/>
          </w:rPr>
          <w:instrText xml:space="preserve"> PAGEREF _Toc43243296 \h </w:instrText>
        </w:r>
        <w:r w:rsidR="006701C5">
          <w:rPr>
            <w:noProof/>
            <w:webHidden/>
          </w:rPr>
        </w:r>
        <w:r w:rsidR="006701C5">
          <w:rPr>
            <w:noProof/>
            <w:webHidden/>
          </w:rPr>
          <w:fldChar w:fldCharType="separate"/>
        </w:r>
        <w:r w:rsidR="006701C5">
          <w:rPr>
            <w:noProof/>
            <w:webHidden/>
          </w:rPr>
          <w:t>9</w:t>
        </w:r>
        <w:r w:rsidR="006701C5">
          <w:rPr>
            <w:noProof/>
            <w:webHidden/>
          </w:rPr>
          <w:fldChar w:fldCharType="end"/>
        </w:r>
      </w:hyperlink>
    </w:p>
    <w:p w14:paraId="4823729F" w14:textId="0786798E"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7" w:history="1">
        <w:r w:rsidR="006701C5" w:rsidRPr="002D10E0">
          <w:rPr>
            <w:rStyle w:val="a9"/>
            <w:noProof/>
          </w:rPr>
          <w:t>1.2</w:t>
        </w:r>
        <w:r w:rsidR="006701C5">
          <w:rPr>
            <w:rFonts w:asciiTheme="minorHAnsi" w:eastAsiaTheme="minorEastAsia" w:hAnsiTheme="minorHAnsi"/>
            <w:noProof/>
            <w:sz w:val="22"/>
            <w:lang w:eastAsia="ru-RU"/>
          </w:rPr>
          <w:tab/>
        </w:r>
        <w:r w:rsidR="006701C5" w:rsidRPr="002D10E0">
          <w:rPr>
            <w:rStyle w:val="a9"/>
            <w:noProof/>
          </w:rPr>
          <w:t>Электрическая функциональная схема манипулятора</w:t>
        </w:r>
        <w:r w:rsidR="006701C5">
          <w:rPr>
            <w:noProof/>
            <w:webHidden/>
          </w:rPr>
          <w:tab/>
        </w:r>
        <w:r w:rsidR="006701C5">
          <w:rPr>
            <w:noProof/>
            <w:webHidden/>
          </w:rPr>
          <w:fldChar w:fldCharType="begin"/>
        </w:r>
        <w:r w:rsidR="006701C5">
          <w:rPr>
            <w:noProof/>
            <w:webHidden/>
          </w:rPr>
          <w:instrText xml:space="preserve"> PAGEREF _Toc43243297 \h </w:instrText>
        </w:r>
        <w:r w:rsidR="006701C5">
          <w:rPr>
            <w:noProof/>
            <w:webHidden/>
          </w:rPr>
        </w:r>
        <w:r w:rsidR="006701C5">
          <w:rPr>
            <w:noProof/>
            <w:webHidden/>
          </w:rPr>
          <w:fldChar w:fldCharType="separate"/>
        </w:r>
        <w:r w:rsidR="006701C5">
          <w:rPr>
            <w:noProof/>
            <w:webHidden/>
          </w:rPr>
          <w:t>11</w:t>
        </w:r>
        <w:r w:rsidR="006701C5">
          <w:rPr>
            <w:noProof/>
            <w:webHidden/>
          </w:rPr>
          <w:fldChar w:fldCharType="end"/>
        </w:r>
      </w:hyperlink>
    </w:p>
    <w:p w14:paraId="12F10FF6" w14:textId="1069B04A" w:rsidR="006701C5" w:rsidRDefault="008F7D6C"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298" w:history="1">
        <w:r w:rsidR="006701C5" w:rsidRPr="002D10E0">
          <w:rPr>
            <w:rStyle w:val="a9"/>
            <w:noProof/>
          </w:rPr>
          <w:t>2</w:t>
        </w:r>
        <w:r w:rsidR="006701C5">
          <w:rPr>
            <w:rFonts w:asciiTheme="minorHAnsi" w:eastAsiaTheme="minorEastAsia" w:hAnsiTheme="minorHAnsi"/>
            <w:noProof/>
            <w:sz w:val="22"/>
            <w:lang w:eastAsia="ru-RU"/>
          </w:rPr>
          <w:tab/>
        </w:r>
        <w:r w:rsidR="006701C5" w:rsidRPr="002D10E0">
          <w:rPr>
            <w:rStyle w:val="a9"/>
            <w:noProof/>
          </w:rPr>
          <w:t>Обзор готовых решений</w:t>
        </w:r>
        <w:r w:rsidR="006701C5">
          <w:rPr>
            <w:noProof/>
            <w:webHidden/>
          </w:rPr>
          <w:tab/>
        </w:r>
        <w:r w:rsidR="006701C5">
          <w:rPr>
            <w:noProof/>
            <w:webHidden/>
          </w:rPr>
          <w:fldChar w:fldCharType="begin"/>
        </w:r>
        <w:r w:rsidR="006701C5">
          <w:rPr>
            <w:noProof/>
            <w:webHidden/>
          </w:rPr>
          <w:instrText xml:space="preserve"> PAGEREF _Toc43243298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44FE0DCF" w14:textId="7599377C"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9" w:history="1">
        <w:r w:rsidR="006701C5" w:rsidRPr="002D10E0">
          <w:rPr>
            <w:rStyle w:val="a9"/>
            <w:noProof/>
          </w:rPr>
          <w:t>2.1</w:t>
        </w:r>
        <w:r w:rsidR="006701C5">
          <w:rPr>
            <w:rFonts w:asciiTheme="minorHAnsi" w:eastAsiaTheme="minorEastAsia" w:hAnsiTheme="minorHAnsi"/>
            <w:noProof/>
            <w:sz w:val="22"/>
            <w:lang w:eastAsia="ru-RU"/>
          </w:rPr>
          <w:tab/>
        </w:r>
        <w:r w:rsidR="006701C5" w:rsidRPr="002D10E0">
          <w:rPr>
            <w:rStyle w:val="a9"/>
            <w:noProof/>
          </w:rPr>
          <w:t>Matlab Robotic System Toolbox</w:t>
        </w:r>
        <w:r w:rsidR="006701C5">
          <w:rPr>
            <w:noProof/>
            <w:webHidden/>
          </w:rPr>
          <w:tab/>
        </w:r>
        <w:r w:rsidR="006701C5">
          <w:rPr>
            <w:noProof/>
            <w:webHidden/>
          </w:rPr>
          <w:fldChar w:fldCharType="begin"/>
        </w:r>
        <w:r w:rsidR="006701C5">
          <w:rPr>
            <w:noProof/>
            <w:webHidden/>
          </w:rPr>
          <w:instrText xml:space="preserve"> PAGEREF _Toc43243299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616495F0" w14:textId="78142038"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0" w:history="1">
        <w:r w:rsidR="006701C5" w:rsidRPr="002D10E0">
          <w:rPr>
            <w:rStyle w:val="a9"/>
            <w:noProof/>
          </w:rPr>
          <w:t>2.2</w:t>
        </w:r>
        <w:r w:rsidR="006701C5">
          <w:rPr>
            <w:rFonts w:asciiTheme="minorHAnsi" w:eastAsiaTheme="minorEastAsia" w:hAnsiTheme="minorHAnsi"/>
            <w:noProof/>
            <w:sz w:val="22"/>
            <w:lang w:eastAsia="ru-RU"/>
          </w:rPr>
          <w:tab/>
        </w:r>
        <w:r w:rsidR="006701C5" w:rsidRPr="002D10E0">
          <w:rPr>
            <w:rStyle w:val="a9"/>
            <w:noProof/>
          </w:rPr>
          <w:t>ROS MoveIt</w:t>
        </w:r>
        <w:r w:rsidR="006701C5">
          <w:rPr>
            <w:noProof/>
            <w:webHidden/>
          </w:rPr>
          <w:tab/>
        </w:r>
        <w:r w:rsidR="006701C5">
          <w:rPr>
            <w:noProof/>
            <w:webHidden/>
          </w:rPr>
          <w:fldChar w:fldCharType="begin"/>
        </w:r>
        <w:r w:rsidR="006701C5">
          <w:rPr>
            <w:noProof/>
            <w:webHidden/>
          </w:rPr>
          <w:instrText xml:space="preserve"> PAGEREF _Toc43243300 \h </w:instrText>
        </w:r>
        <w:r w:rsidR="006701C5">
          <w:rPr>
            <w:noProof/>
            <w:webHidden/>
          </w:rPr>
        </w:r>
        <w:r w:rsidR="006701C5">
          <w:rPr>
            <w:noProof/>
            <w:webHidden/>
          </w:rPr>
          <w:fldChar w:fldCharType="separate"/>
        </w:r>
        <w:r w:rsidR="006701C5">
          <w:rPr>
            <w:noProof/>
            <w:webHidden/>
          </w:rPr>
          <w:t>14</w:t>
        </w:r>
        <w:r w:rsidR="006701C5">
          <w:rPr>
            <w:noProof/>
            <w:webHidden/>
          </w:rPr>
          <w:fldChar w:fldCharType="end"/>
        </w:r>
      </w:hyperlink>
    </w:p>
    <w:p w14:paraId="6AD90CEC" w14:textId="7ED9A835" w:rsidR="006701C5" w:rsidRDefault="008F7D6C"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1" w:history="1">
        <w:r w:rsidR="006701C5" w:rsidRPr="002D10E0">
          <w:rPr>
            <w:rStyle w:val="a9"/>
            <w:noProof/>
          </w:rPr>
          <w:t>3</w:t>
        </w:r>
        <w:r w:rsidR="006701C5">
          <w:rPr>
            <w:rFonts w:asciiTheme="minorHAnsi" w:eastAsiaTheme="minorEastAsia" w:hAnsiTheme="minorHAnsi"/>
            <w:noProof/>
            <w:sz w:val="22"/>
            <w:lang w:eastAsia="ru-RU"/>
          </w:rPr>
          <w:tab/>
        </w:r>
        <w:r w:rsidR="006701C5" w:rsidRPr="002D10E0">
          <w:rPr>
            <w:rStyle w:val="a9"/>
            <w:noProof/>
          </w:rPr>
          <w:t>Решение задач кинематики</w:t>
        </w:r>
        <w:r w:rsidR="006701C5">
          <w:rPr>
            <w:noProof/>
            <w:webHidden/>
          </w:rPr>
          <w:tab/>
        </w:r>
        <w:r w:rsidR="006701C5">
          <w:rPr>
            <w:noProof/>
            <w:webHidden/>
          </w:rPr>
          <w:fldChar w:fldCharType="begin"/>
        </w:r>
        <w:r w:rsidR="006701C5">
          <w:rPr>
            <w:noProof/>
            <w:webHidden/>
          </w:rPr>
          <w:instrText xml:space="preserve"> PAGEREF _Toc43243301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23D1B9CA" w14:textId="1A7B0520"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2" w:history="1">
        <w:r w:rsidR="006701C5" w:rsidRPr="002D10E0">
          <w:rPr>
            <w:rStyle w:val="a9"/>
            <w:noProof/>
          </w:rPr>
          <w:t>3.1</w:t>
        </w:r>
        <w:r w:rsidR="006701C5">
          <w:rPr>
            <w:rFonts w:asciiTheme="minorHAnsi" w:eastAsiaTheme="minorEastAsia" w:hAnsiTheme="minorHAnsi"/>
            <w:noProof/>
            <w:sz w:val="22"/>
            <w:lang w:eastAsia="ru-RU"/>
          </w:rPr>
          <w:tab/>
        </w:r>
        <w:r w:rsidR="006701C5" w:rsidRPr="002D10E0">
          <w:rPr>
            <w:rStyle w:val="a9"/>
            <w:noProof/>
          </w:rPr>
          <w:t>Решение через ДХ представление.</w:t>
        </w:r>
        <w:r w:rsidR="006701C5">
          <w:rPr>
            <w:noProof/>
            <w:webHidden/>
          </w:rPr>
          <w:tab/>
        </w:r>
        <w:r w:rsidR="006701C5">
          <w:rPr>
            <w:noProof/>
            <w:webHidden/>
          </w:rPr>
          <w:fldChar w:fldCharType="begin"/>
        </w:r>
        <w:r w:rsidR="006701C5">
          <w:rPr>
            <w:noProof/>
            <w:webHidden/>
          </w:rPr>
          <w:instrText xml:space="preserve"> PAGEREF _Toc43243302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3FD13E31" w14:textId="46480EB2"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3" w:history="1">
        <w:r w:rsidR="006701C5" w:rsidRPr="002D10E0">
          <w:rPr>
            <w:rStyle w:val="a9"/>
            <w:noProof/>
          </w:rPr>
          <w:t>3.2</w:t>
        </w:r>
        <w:r w:rsidR="006701C5">
          <w:rPr>
            <w:rFonts w:asciiTheme="minorHAnsi" w:eastAsiaTheme="minorEastAsia" w:hAnsiTheme="minorHAnsi"/>
            <w:noProof/>
            <w:sz w:val="22"/>
            <w:lang w:eastAsia="ru-RU"/>
          </w:rPr>
          <w:tab/>
        </w:r>
        <w:r w:rsidR="006701C5" w:rsidRPr="002D10E0">
          <w:rPr>
            <w:rStyle w:val="a9"/>
            <w:noProof/>
          </w:rPr>
          <w:t>ОЗК используя формализм ДХ.</w:t>
        </w:r>
        <w:r w:rsidR="006701C5">
          <w:rPr>
            <w:noProof/>
            <w:webHidden/>
          </w:rPr>
          <w:tab/>
        </w:r>
        <w:r w:rsidR="006701C5">
          <w:rPr>
            <w:noProof/>
            <w:webHidden/>
          </w:rPr>
          <w:fldChar w:fldCharType="begin"/>
        </w:r>
        <w:r w:rsidR="006701C5">
          <w:rPr>
            <w:noProof/>
            <w:webHidden/>
          </w:rPr>
          <w:instrText xml:space="preserve"> PAGEREF _Toc43243303 \h </w:instrText>
        </w:r>
        <w:r w:rsidR="006701C5">
          <w:rPr>
            <w:noProof/>
            <w:webHidden/>
          </w:rPr>
        </w:r>
        <w:r w:rsidR="006701C5">
          <w:rPr>
            <w:noProof/>
            <w:webHidden/>
          </w:rPr>
          <w:fldChar w:fldCharType="separate"/>
        </w:r>
        <w:r w:rsidR="006701C5">
          <w:rPr>
            <w:noProof/>
            <w:webHidden/>
          </w:rPr>
          <w:t>19</w:t>
        </w:r>
        <w:r w:rsidR="006701C5">
          <w:rPr>
            <w:noProof/>
            <w:webHidden/>
          </w:rPr>
          <w:fldChar w:fldCharType="end"/>
        </w:r>
      </w:hyperlink>
    </w:p>
    <w:p w14:paraId="594BC666" w14:textId="296D480B"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4" w:history="1">
        <w:r w:rsidR="006701C5" w:rsidRPr="002D10E0">
          <w:rPr>
            <w:rStyle w:val="a9"/>
            <w:noProof/>
          </w:rPr>
          <w:t>3.3</w:t>
        </w:r>
        <w:r w:rsidR="006701C5">
          <w:rPr>
            <w:rFonts w:asciiTheme="minorHAnsi" w:eastAsiaTheme="minorEastAsia" w:hAnsiTheme="minorHAnsi"/>
            <w:noProof/>
            <w:sz w:val="22"/>
            <w:lang w:eastAsia="ru-RU"/>
          </w:rPr>
          <w:tab/>
        </w:r>
        <w:r w:rsidR="006701C5" w:rsidRPr="002D10E0">
          <w:rPr>
            <w:rStyle w:val="a9"/>
            <w:noProof/>
          </w:rPr>
          <w:t>Геометрический метод решения ОЗК</w:t>
        </w:r>
        <w:r w:rsidR="006701C5">
          <w:rPr>
            <w:noProof/>
            <w:webHidden/>
          </w:rPr>
          <w:tab/>
        </w:r>
        <w:r w:rsidR="006701C5">
          <w:rPr>
            <w:noProof/>
            <w:webHidden/>
          </w:rPr>
          <w:fldChar w:fldCharType="begin"/>
        </w:r>
        <w:r w:rsidR="006701C5">
          <w:rPr>
            <w:noProof/>
            <w:webHidden/>
          </w:rPr>
          <w:instrText xml:space="preserve"> PAGEREF _Toc43243304 \h </w:instrText>
        </w:r>
        <w:r w:rsidR="006701C5">
          <w:rPr>
            <w:noProof/>
            <w:webHidden/>
          </w:rPr>
        </w:r>
        <w:r w:rsidR="006701C5">
          <w:rPr>
            <w:noProof/>
            <w:webHidden/>
          </w:rPr>
          <w:fldChar w:fldCharType="separate"/>
        </w:r>
        <w:r w:rsidR="006701C5">
          <w:rPr>
            <w:noProof/>
            <w:webHidden/>
          </w:rPr>
          <w:t>22</w:t>
        </w:r>
        <w:r w:rsidR="006701C5">
          <w:rPr>
            <w:noProof/>
            <w:webHidden/>
          </w:rPr>
          <w:fldChar w:fldCharType="end"/>
        </w:r>
      </w:hyperlink>
    </w:p>
    <w:p w14:paraId="4B0726C6" w14:textId="60F15989"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5" w:history="1">
        <w:r w:rsidR="006701C5" w:rsidRPr="002D10E0">
          <w:rPr>
            <w:rStyle w:val="a9"/>
            <w:noProof/>
          </w:rPr>
          <w:t>3.4</w:t>
        </w:r>
        <w:r w:rsidR="006701C5">
          <w:rPr>
            <w:rFonts w:asciiTheme="minorHAnsi" w:eastAsiaTheme="minorEastAsia" w:hAnsiTheme="minorHAnsi"/>
            <w:noProof/>
            <w:sz w:val="22"/>
            <w:lang w:eastAsia="ru-RU"/>
          </w:rPr>
          <w:tab/>
        </w:r>
        <w:r w:rsidR="006701C5" w:rsidRPr="002D10E0">
          <w:rPr>
            <w:rStyle w:val="a9"/>
            <w:noProof/>
          </w:rPr>
          <w:t>Расчет углов шаговых двигателей и сервоприводов</w:t>
        </w:r>
        <w:r w:rsidR="006701C5">
          <w:rPr>
            <w:noProof/>
            <w:webHidden/>
          </w:rPr>
          <w:tab/>
        </w:r>
        <w:r w:rsidR="006701C5">
          <w:rPr>
            <w:noProof/>
            <w:webHidden/>
          </w:rPr>
          <w:fldChar w:fldCharType="begin"/>
        </w:r>
        <w:r w:rsidR="006701C5">
          <w:rPr>
            <w:noProof/>
            <w:webHidden/>
          </w:rPr>
          <w:instrText xml:space="preserve"> PAGEREF _Toc43243305 \h </w:instrText>
        </w:r>
        <w:r w:rsidR="006701C5">
          <w:rPr>
            <w:noProof/>
            <w:webHidden/>
          </w:rPr>
        </w:r>
        <w:r w:rsidR="006701C5">
          <w:rPr>
            <w:noProof/>
            <w:webHidden/>
          </w:rPr>
          <w:fldChar w:fldCharType="separate"/>
        </w:r>
        <w:r w:rsidR="006701C5">
          <w:rPr>
            <w:noProof/>
            <w:webHidden/>
          </w:rPr>
          <w:t>24</w:t>
        </w:r>
        <w:r w:rsidR="006701C5">
          <w:rPr>
            <w:noProof/>
            <w:webHidden/>
          </w:rPr>
          <w:fldChar w:fldCharType="end"/>
        </w:r>
      </w:hyperlink>
    </w:p>
    <w:p w14:paraId="6C674D19" w14:textId="077F4538"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6" w:history="1">
        <w:r w:rsidR="006701C5" w:rsidRPr="002D10E0">
          <w:rPr>
            <w:rStyle w:val="a9"/>
            <w:noProof/>
          </w:rPr>
          <w:t>3.5</w:t>
        </w:r>
        <w:r w:rsidR="006701C5">
          <w:rPr>
            <w:rFonts w:asciiTheme="minorHAnsi" w:eastAsiaTheme="minorEastAsia" w:hAnsiTheme="minorHAnsi"/>
            <w:noProof/>
            <w:sz w:val="22"/>
            <w:lang w:eastAsia="ru-RU"/>
          </w:rPr>
          <w:tab/>
        </w:r>
        <w:r w:rsidR="006701C5" w:rsidRPr="002D10E0">
          <w:rPr>
            <w:rStyle w:val="a9"/>
            <w:noProof/>
          </w:rPr>
          <w:t>Сравнение решений</w:t>
        </w:r>
        <w:r w:rsidR="006701C5">
          <w:rPr>
            <w:noProof/>
            <w:webHidden/>
          </w:rPr>
          <w:tab/>
        </w:r>
        <w:r w:rsidR="006701C5">
          <w:rPr>
            <w:noProof/>
            <w:webHidden/>
          </w:rPr>
          <w:fldChar w:fldCharType="begin"/>
        </w:r>
        <w:r w:rsidR="006701C5">
          <w:rPr>
            <w:noProof/>
            <w:webHidden/>
          </w:rPr>
          <w:instrText xml:space="preserve"> PAGEREF _Toc43243306 \h </w:instrText>
        </w:r>
        <w:r w:rsidR="006701C5">
          <w:rPr>
            <w:noProof/>
            <w:webHidden/>
          </w:rPr>
        </w:r>
        <w:r w:rsidR="006701C5">
          <w:rPr>
            <w:noProof/>
            <w:webHidden/>
          </w:rPr>
          <w:fldChar w:fldCharType="separate"/>
        </w:r>
        <w:r w:rsidR="006701C5">
          <w:rPr>
            <w:noProof/>
            <w:webHidden/>
          </w:rPr>
          <w:t>26</w:t>
        </w:r>
        <w:r w:rsidR="006701C5">
          <w:rPr>
            <w:noProof/>
            <w:webHidden/>
          </w:rPr>
          <w:fldChar w:fldCharType="end"/>
        </w:r>
      </w:hyperlink>
    </w:p>
    <w:p w14:paraId="5205A9BF" w14:textId="197054BF"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7" w:history="1">
        <w:r w:rsidR="006701C5" w:rsidRPr="002D10E0">
          <w:rPr>
            <w:rStyle w:val="a9"/>
            <w:noProof/>
          </w:rPr>
          <w:t>3.6</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07 \h </w:instrText>
        </w:r>
        <w:r w:rsidR="006701C5">
          <w:rPr>
            <w:noProof/>
            <w:webHidden/>
          </w:rPr>
        </w:r>
        <w:r w:rsidR="006701C5">
          <w:rPr>
            <w:noProof/>
            <w:webHidden/>
          </w:rPr>
          <w:fldChar w:fldCharType="separate"/>
        </w:r>
        <w:r w:rsidR="006701C5">
          <w:rPr>
            <w:noProof/>
            <w:webHidden/>
          </w:rPr>
          <w:t>27</w:t>
        </w:r>
        <w:r w:rsidR="006701C5">
          <w:rPr>
            <w:noProof/>
            <w:webHidden/>
          </w:rPr>
          <w:fldChar w:fldCharType="end"/>
        </w:r>
      </w:hyperlink>
    </w:p>
    <w:p w14:paraId="3E4DF35B" w14:textId="2F735511" w:rsidR="006701C5" w:rsidRDefault="008F7D6C"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8" w:history="1">
        <w:r w:rsidR="006701C5" w:rsidRPr="002D10E0">
          <w:rPr>
            <w:rStyle w:val="a9"/>
            <w:noProof/>
          </w:rPr>
          <w:t>4</w:t>
        </w:r>
        <w:r w:rsidR="006701C5">
          <w:rPr>
            <w:rFonts w:asciiTheme="minorHAnsi" w:eastAsiaTheme="minorEastAsia" w:hAnsiTheme="minorHAnsi"/>
            <w:noProof/>
            <w:sz w:val="22"/>
            <w:lang w:eastAsia="ru-RU"/>
          </w:rPr>
          <w:tab/>
        </w:r>
        <w:r w:rsidR="006701C5" w:rsidRPr="002D10E0">
          <w:rPr>
            <w:rStyle w:val="a9"/>
            <w:noProof/>
          </w:rPr>
          <w:t>Отслеживание положения. Обратная связь по положению</w:t>
        </w:r>
        <w:r w:rsidR="006701C5">
          <w:rPr>
            <w:noProof/>
            <w:webHidden/>
          </w:rPr>
          <w:tab/>
        </w:r>
        <w:r w:rsidR="006701C5">
          <w:rPr>
            <w:noProof/>
            <w:webHidden/>
          </w:rPr>
          <w:fldChar w:fldCharType="begin"/>
        </w:r>
        <w:r w:rsidR="006701C5">
          <w:rPr>
            <w:noProof/>
            <w:webHidden/>
          </w:rPr>
          <w:instrText xml:space="preserve"> PAGEREF _Toc43243308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4F7DC446" w14:textId="2A077A4A"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9" w:history="1">
        <w:r w:rsidR="006701C5" w:rsidRPr="002D10E0">
          <w:rPr>
            <w:rStyle w:val="a9"/>
            <w:noProof/>
          </w:rPr>
          <w:t>4.1</w:t>
        </w:r>
        <w:r w:rsidR="006701C5">
          <w:rPr>
            <w:rFonts w:asciiTheme="minorHAnsi" w:eastAsiaTheme="minorEastAsia" w:hAnsiTheme="minorHAnsi"/>
            <w:noProof/>
            <w:sz w:val="22"/>
            <w:lang w:eastAsia="ru-RU"/>
          </w:rPr>
          <w:tab/>
        </w:r>
        <w:r w:rsidR="006701C5" w:rsidRPr="002D10E0">
          <w:rPr>
            <w:rStyle w:val="a9"/>
            <w:noProof/>
          </w:rPr>
          <w:t>Отслеживание положений энкодеров</w:t>
        </w:r>
        <w:r w:rsidR="006701C5">
          <w:rPr>
            <w:noProof/>
            <w:webHidden/>
          </w:rPr>
          <w:tab/>
        </w:r>
        <w:r w:rsidR="006701C5">
          <w:rPr>
            <w:noProof/>
            <w:webHidden/>
          </w:rPr>
          <w:fldChar w:fldCharType="begin"/>
        </w:r>
        <w:r w:rsidR="006701C5">
          <w:rPr>
            <w:noProof/>
            <w:webHidden/>
          </w:rPr>
          <w:instrText xml:space="preserve"> PAGEREF _Toc43243309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26DF7F95" w14:textId="75B186F6"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0" w:history="1">
        <w:r w:rsidR="006701C5" w:rsidRPr="002D10E0">
          <w:rPr>
            <w:rStyle w:val="a9"/>
            <w:noProof/>
          </w:rPr>
          <w:t>4.2</w:t>
        </w:r>
        <w:r w:rsidR="006701C5">
          <w:rPr>
            <w:rFonts w:asciiTheme="minorHAnsi" w:eastAsiaTheme="minorEastAsia" w:hAnsiTheme="minorHAnsi"/>
            <w:noProof/>
            <w:sz w:val="22"/>
            <w:lang w:eastAsia="ru-RU"/>
          </w:rPr>
          <w:tab/>
        </w:r>
        <w:r w:rsidR="006701C5" w:rsidRPr="002D10E0">
          <w:rPr>
            <w:rStyle w:val="a9"/>
            <w:noProof/>
          </w:rPr>
          <w:t>Метод захвата сигнала таймера</w:t>
        </w:r>
        <w:r w:rsidR="006701C5">
          <w:rPr>
            <w:noProof/>
            <w:webHidden/>
          </w:rPr>
          <w:tab/>
        </w:r>
        <w:r w:rsidR="006701C5">
          <w:rPr>
            <w:noProof/>
            <w:webHidden/>
          </w:rPr>
          <w:fldChar w:fldCharType="begin"/>
        </w:r>
        <w:r w:rsidR="006701C5">
          <w:rPr>
            <w:noProof/>
            <w:webHidden/>
          </w:rPr>
          <w:instrText xml:space="preserve"> PAGEREF _Toc43243310 \h </w:instrText>
        </w:r>
        <w:r w:rsidR="006701C5">
          <w:rPr>
            <w:noProof/>
            <w:webHidden/>
          </w:rPr>
        </w:r>
        <w:r w:rsidR="006701C5">
          <w:rPr>
            <w:noProof/>
            <w:webHidden/>
          </w:rPr>
          <w:fldChar w:fldCharType="separate"/>
        </w:r>
        <w:r w:rsidR="006701C5">
          <w:rPr>
            <w:noProof/>
            <w:webHidden/>
          </w:rPr>
          <w:t>30</w:t>
        </w:r>
        <w:r w:rsidR="006701C5">
          <w:rPr>
            <w:noProof/>
            <w:webHidden/>
          </w:rPr>
          <w:fldChar w:fldCharType="end"/>
        </w:r>
      </w:hyperlink>
    </w:p>
    <w:p w14:paraId="672E3BE9" w14:textId="6E6CBCEC"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1" w:history="1">
        <w:r w:rsidR="006701C5" w:rsidRPr="002D10E0">
          <w:rPr>
            <w:rStyle w:val="a9"/>
            <w:noProof/>
          </w:rPr>
          <w:t>4.3</w:t>
        </w:r>
        <w:r w:rsidR="006701C5">
          <w:rPr>
            <w:rFonts w:asciiTheme="minorHAnsi" w:eastAsiaTheme="minorEastAsia" w:hAnsiTheme="minorHAnsi"/>
            <w:noProof/>
            <w:sz w:val="22"/>
            <w:lang w:eastAsia="ru-RU"/>
          </w:rPr>
          <w:tab/>
        </w:r>
        <w:r w:rsidR="006701C5" w:rsidRPr="002D10E0">
          <w:rPr>
            <w:rStyle w:val="a9"/>
            <w:noProof/>
          </w:rPr>
          <w:t>Интегральный метод вычисление положения</w:t>
        </w:r>
        <w:r w:rsidR="006701C5">
          <w:rPr>
            <w:noProof/>
            <w:webHidden/>
          </w:rPr>
          <w:tab/>
        </w:r>
        <w:r w:rsidR="006701C5">
          <w:rPr>
            <w:noProof/>
            <w:webHidden/>
          </w:rPr>
          <w:fldChar w:fldCharType="begin"/>
        </w:r>
        <w:r w:rsidR="006701C5">
          <w:rPr>
            <w:noProof/>
            <w:webHidden/>
          </w:rPr>
          <w:instrText xml:space="preserve"> PAGEREF _Toc43243311 \h </w:instrText>
        </w:r>
        <w:r w:rsidR="006701C5">
          <w:rPr>
            <w:noProof/>
            <w:webHidden/>
          </w:rPr>
        </w:r>
        <w:r w:rsidR="006701C5">
          <w:rPr>
            <w:noProof/>
            <w:webHidden/>
          </w:rPr>
          <w:fldChar w:fldCharType="separate"/>
        </w:r>
        <w:r w:rsidR="006701C5">
          <w:rPr>
            <w:noProof/>
            <w:webHidden/>
          </w:rPr>
          <w:t>32</w:t>
        </w:r>
        <w:r w:rsidR="006701C5">
          <w:rPr>
            <w:noProof/>
            <w:webHidden/>
          </w:rPr>
          <w:fldChar w:fldCharType="end"/>
        </w:r>
      </w:hyperlink>
    </w:p>
    <w:p w14:paraId="73BD501A" w14:textId="08C4D26E"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2" w:history="1">
        <w:r w:rsidR="006701C5" w:rsidRPr="002D10E0">
          <w:rPr>
            <w:rStyle w:val="a9"/>
            <w:noProof/>
          </w:rPr>
          <w:t>4.4</w:t>
        </w:r>
        <w:r w:rsidR="006701C5">
          <w:rPr>
            <w:rFonts w:asciiTheme="minorHAnsi" w:eastAsiaTheme="minorEastAsia" w:hAnsiTheme="minorHAnsi"/>
            <w:noProof/>
            <w:sz w:val="22"/>
            <w:lang w:eastAsia="ru-RU"/>
          </w:rPr>
          <w:tab/>
        </w:r>
        <w:r w:rsidR="006701C5" w:rsidRPr="002D10E0">
          <w:rPr>
            <w:rStyle w:val="a9"/>
            <w:noProof/>
          </w:rPr>
          <w:t>Сравнение методов вычисления положения</w:t>
        </w:r>
        <w:r w:rsidR="006701C5">
          <w:rPr>
            <w:noProof/>
            <w:webHidden/>
          </w:rPr>
          <w:tab/>
        </w:r>
        <w:r w:rsidR="006701C5">
          <w:rPr>
            <w:noProof/>
            <w:webHidden/>
          </w:rPr>
          <w:fldChar w:fldCharType="begin"/>
        </w:r>
        <w:r w:rsidR="006701C5">
          <w:rPr>
            <w:noProof/>
            <w:webHidden/>
          </w:rPr>
          <w:instrText xml:space="preserve"> PAGEREF _Toc43243312 \h </w:instrText>
        </w:r>
        <w:r w:rsidR="006701C5">
          <w:rPr>
            <w:noProof/>
            <w:webHidden/>
          </w:rPr>
        </w:r>
        <w:r w:rsidR="006701C5">
          <w:rPr>
            <w:noProof/>
            <w:webHidden/>
          </w:rPr>
          <w:fldChar w:fldCharType="separate"/>
        </w:r>
        <w:r w:rsidR="006701C5">
          <w:rPr>
            <w:noProof/>
            <w:webHidden/>
          </w:rPr>
          <w:t>34</w:t>
        </w:r>
        <w:r w:rsidR="006701C5">
          <w:rPr>
            <w:noProof/>
            <w:webHidden/>
          </w:rPr>
          <w:fldChar w:fldCharType="end"/>
        </w:r>
      </w:hyperlink>
    </w:p>
    <w:p w14:paraId="40B6FC51" w14:textId="522506E8"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3" w:history="1">
        <w:r w:rsidR="006701C5" w:rsidRPr="002D10E0">
          <w:rPr>
            <w:rStyle w:val="a9"/>
            <w:noProof/>
          </w:rPr>
          <w:t>4.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3 \h </w:instrText>
        </w:r>
        <w:r w:rsidR="006701C5">
          <w:rPr>
            <w:noProof/>
            <w:webHidden/>
          </w:rPr>
        </w:r>
        <w:r w:rsidR="006701C5">
          <w:rPr>
            <w:noProof/>
            <w:webHidden/>
          </w:rPr>
          <w:fldChar w:fldCharType="separate"/>
        </w:r>
        <w:r w:rsidR="006701C5">
          <w:rPr>
            <w:noProof/>
            <w:webHidden/>
          </w:rPr>
          <w:t>37</w:t>
        </w:r>
        <w:r w:rsidR="006701C5">
          <w:rPr>
            <w:noProof/>
            <w:webHidden/>
          </w:rPr>
          <w:fldChar w:fldCharType="end"/>
        </w:r>
      </w:hyperlink>
    </w:p>
    <w:p w14:paraId="46FA8777" w14:textId="4F72CEAC" w:rsidR="006701C5" w:rsidRDefault="008F7D6C"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14" w:history="1">
        <w:r w:rsidR="006701C5" w:rsidRPr="002D10E0">
          <w:rPr>
            <w:rStyle w:val="a9"/>
            <w:noProof/>
          </w:rPr>
          <w:t>5</w:t>
        </w:r>
        <w:r w:rsidR="006701C5">
          <w:rPr>
            <w:rFonts w:asciiTheme="minorHAnsi" w:eastAsiaTheme="minorEastAsia" w:hAnsiTheme="minorHAnsi"/>
            <w:noProof/>
            <w:sz w:val="22"/>
            <w:lang w:eastAsia="ru-RU"/>
          </w:rPr>
          <w:tab/>
        </w:r>
        <w:r w:rsidR="006701C5" w:rsidRPr="002D10E0">
          <w:rPr>
            <w:rStyle w:val="a9"/>
            <w:noProof/>
          </w:rPr>
          <w:t>Планирование траектории</w:t>
        </w:r>
        <w:r w:rsidR="006701C5">
          <w:rPr>
            <w:noProof/>
            <w:webHidden/>
          </w:rPr>
          <w:tab/>
        </w:r>
        <w:r w:rsidR="006701C5">
          <w:rPr>
            <w:noProof/>
            <w:webHidden/>
          </w:rPr>
          <w:fldChar w:fldCharType="begin"/>
        </w:r>
        <w:r w:rsidR="006701C5">
          <w:rPr>
            <w:noProof/>
            <w:webHidden/>
          </w:rPr>
          <w:instrText xml:space="preserve"> PAGEREF _Toc43243314 \h </w:instrText>
        </w:r>
        <w:r w:rsidR="006701C5">
          <w:rPr>
            <w:noProof/>
            <w:webHidden/>
          </w:rPr>
        </w:r>
        <w:r w:rsidR="006701C5">
          <w:rPr>
            <w:noProof/>
            <w:webHidden/>
          </w:rPr>
          <w:fldChar w:fldCharType="separate"/>
        </w:r>
        <w:r w:rsidR="006701C5">
          <w:rPr>
            <w:noProof/>
            <w:webHidden/>
          </w:rPr>
          <w:t>38</w:t>
        </w:r>
        <w:r w:rsidR="006701C5">
          <w:rPr>
            <w:noProof/>
            <w:webHidden/>
          </w:rPr>
          <w:fldChar w:fldCharType="end"/>
        </w:r>
      </w:hyperlink>
    </w:p>
    <w:p w14:paraId="142BCA7B" w14:textId="37C23923"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5" w:history="1">
        <w:r w:rsidR="006701C5" w:rsidRPr="002D10E0">
          <w:rPr>
            <w:rStyle w:val="a9"/>
            <w:noProof/>
          </w:rPr>
          <w:t>5.1</w:t>
        </w:r>
        <w:r w:rsidR="006701C5">
          <w:rPr>
            <w:rFonts w:asciiTheme="minorHAnsi" w:eastAsiaTheme="minorEastAsia" w:hAnsiTheme="minorHAnsi"/>
            <w:noProof/>
            <w:sz w:val="22"/>
            <w:lang w:eastAsia="ru-RU"/>
          </w:rPr>
          <w:tab/>
        </w:r>
        <w:r w:rsidR="006701C5" w:rsidRPr="002D10E0">
          <w:rPr>
            <w:rStyle w:val="a9"/>
            <w:noProof/>
          </w:rPr>
          <w:t>Описание траекторий методом трапеции</w:t>
        </w:r>
        <w:r w:rsidR="006701C5">
          <w:rPr>
            <w:noProof/>
            <w:webHidden/>
          </w:rPr>
          <w:tab/>
        </w:r>
        <w:r w:rsidR="006701C5">
          <w:rPr>
            <w:noProof/>
            <w:webHidden/>
          </w:rPr>
          <w:fldChar w:fldCharType="begin"/>
        </w:r>
        <w:r w:rsidR="006701C5">
          <w:rPr>
            <w:noProof/>
            <w:webHidden/>
          </w:rPr>
          <w:instrText xml:space="preserve"> PAGEREF _Toc43243315 \h </w:instrText>
        </w:r>
        <w:r w:rsidR="006701C5">
          <w:rPr>
            <w:noProof/>
            <w:webHidden/>
          </w:rPr>
        </w:r>
        <w:r w:rsidR="006701C5">
          <w:rPr>
            <w:noProof/>
            <w:webHidden/>
          </w:rPr>
          <w:fldChar w:fldCharType="separate"/>
        </w:r>
        <w:r w:rsidR="006701C5">
          <w:rPr>
            <w:noProof/>
            <w:webHidden/>
          </w:rPr>
          <w:t>40</w:t>
        </w:r>
        <w:r w:rsidR="006701C5">
          <w:rPr>
            <w:noProof/>
            <w:webHidden/>
          </w:rPr>
          <w:fldChar w:fldCharType="end"/>
        </w:r>
      </w:hyperlink>
    </w:p>
    <w:p w14:paraId="6F0399E3" w14:textId="21730821"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6" w:history="1">
        <w:r w:rsidR="006701C5" w:rsidRPr="002D10E0">
          <w:rPr>
            <w:rStyle w:val="a9"/>
            <w:noProof/>
          </w:rPr>
          <w:t>5.2</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6 \h </w:instrText>
        </w:r>
        <w:r w:rsidR="006701C5">
          <w:rPr>
            <w:noProof/>
            <w:webHidden/>
          </w:rPr>
        </w:r>
        <w:r w:rsidR="006701C5">
          <w:rPr>
            <w:noProof/>
            <w:webHidden/>
          </w:rPr>
          <w:fldChar w:fldCharType="separate"/>
        </w:r>
        <w:r w:rsidR="006701C5">
          <w:rPr>
            <w:noProof/>
            <w:webHidden/>
          </w:rPr>
          <w:t>41</w:t>
        </w:r>
        <w:r w:rsidR="006701C5">
          <w:rPr>
            <w:noProof/>
            <w:webHidden/>
          </w:rPr>
          <w:fldChar w:fldCharType="end"/>
        </w:r>
      </w:hyperlink>
    </w:p>
    <w:p w14:paraId="7833850F" w14:textId="19AD5618"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7" w:history="1">
        <w:r w:rsidR="006701C5" w:rsidRPr="002D10E0">
          <w:rPr>
            <w:rStyle w:val="a9"/>
            <w:noProof/>
          </w:rPr>
          <w:t>5.3</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7 \h </w:instrText>
        </w:r>
        <w:r w:rsidR="006701C5">
          <w:rPr>
            <w:noProof/>
            <w:webHidden/>
          </w:rPr>
        </w:r>
        <w:r w:rsidR="006701C5">
          <w:rPr>
            <w:noProof/>
            <w:webHidden/>
          </w:rPr>
          <w:fldChar w:fldCharType="separate"/>
        </w:r>
        <w:r w:rsidR="006701C5">
          <w:rPr>
            <w:noProof/>
            <w:webHidden/>
          </w:rPr>
          <w:t>42</w:t>
        </w:r>
        <w:r w:rsidR="006701C5">
          <w:rPr>
            <w:noProof/>
            <w:webHidden/>
          </w:rPr>
          <w:fldChar w:fldCharType="end"/>
        </w:r>
      </w:hyperlink>
    </w:p>
    <w:p w14:paraId="6B848A5B" w14:textId="4A01EE81"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8" w:history="1">
        <w:r w:rsidR="006701C5" w:rsidRPr="002D10E0">
          <w:rPr>
            <w:rStyle w:val="a9"/>
            <w:noProof/>
          </w:rPr>
          <w:t>5.4</w:t>
        </w:r>
        <w:r w:rsidR="006701C5">
          <w:rPr>
            <w:rFonts w:asciiTheme="minorHAnsi" w:eastAsiaTheme="minorEastAsia" w:hAnsiTheme="minorHAnsi"/>
            <w:noProof/>
            <w:sz w:val="22"/>
            <w:lang w:eastAsia="ru-RU"/>
          </w:rPr>
          <w:tab/>
        </w:r>
        <w:r w:rsidR="006701C5" w:rsidRPr="002D10E0">
          <w:rPr>
            <w:rStyle w:val="a9"/>
            <w:noProof/>
          </w:rPr>
          <w:t>Сравнение методов описания траектории</w:t>
        </w:r>
        <w:r w:rsidR="006701C5">
          <w:rPr>
            <w:noProof/>
            <w:webHidden/>
          </w:rPr>
          <w:tab/>
        </w:r>
        <w:r w:rsidR="006701C5">
          <w:rPr>
            <w:noProof/>
            <w:webHidden/>
          </w:rPr>
          <w:fldChar w:fldCharType="begin"/>
        </w:r>
        <w:r w:rsidR="006701C5">
          <w:rPr>
            <w:noProof/>
            <w:webHidden/>
          </w:rPr>
          <w:instrText xml:space="preserve"> PAGEREF _Toc43243318 \h </w:instrText>
        </w:r>
        <w:r w:rsidR="006701C5">
          <w:rPr>
            <w:noProof/>
            <w:webHidden/>
          </w:rPr>
        </w:r>
        <w:r w:rsidR="006701C5">
          <w:rPr>
            <w:noProof/>
            <w:webHidden/>
          </w:rPr>
          <w:fldChar w:fldCharType="separate"/>
        </w:r>
        <w:r w:rsidR="006701C5">
          <w:rPr>
            <w:noProof/>
            <w:webHidden/>
          </w:rPr>
          <w:t>44</w:t>
        </w:r>
        <w:r w:rsidR="006701C5">
          <w:rPr>
            <w:noProof/>
            <w:webHidden/>
          </w:rPr>
          <w:fldChar w:fldCharType="end"/>
        </w:r>
      </w:hyperlink>
    </w:p>
    <w:p w14:paraId="56BCB347" w14:textId="5B8069FD" w:rsidR="006701C5" w:rsidRDefault="008F7D6C"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9" w:history="1">
        <w:r w:rsidR="006701C5" w:rsidRPr="002D10E0">
          <w:rPr>
            <w:rStyle w:val="a9"/>
            <w:noProof/>
          </w:rPr>
          <w:t>5.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9 \h </w:instrText>
        </w:r>
        <w:r w:rsidR="006701C5">
          <w:rPr>
            <w:noProof/>
            <w:webHidden/>
          </w:rPr>
        </w:r>
        <w:r w:rsidR="006701C5">
          <w:rPr>
            <w:noProof/>
            <w:webHidden/>
          </w:rPr>
          <w:fldChar w:fldCharType="separate"/>
        </w:r>
        <w:r w:rsidR="006701C5">
          <w:rPr>
            <w:noProof/>
            <w:webHidden/>
          </w:rPr>
          <w:t>47</w:t>
        </w:r>
        <w:r w:rsidR="006701C5">
          <w:rPr>
            <w:noProof/>
            <w:webHidden/>
          </w:rPr>
          <w:fldChar w:fldCharType="end"/>
        </w:r>
      </w:hyperlink>
    </w:p>
    <w:p w14:paraId="20368C21" w14:textId="08CCCE03"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0" w:history="1">
        <w:r w:rsidR="006701C5" w:rsidRPr="002D10E0">
          <w:rPr>
            <w:rStyle w:val="a9"/>
            <w:noProof/>
          </w:rPr>
          <w:t>Заключение</w:t>
        </w:r>
        <w:r w:rsidR="006701C5">
          <w:rPr>
            <w:noProof/>
            <w:webHidden/>
          </w:rPr>
          <w:tab/>
        </w:r>
        <w:r w:rsidR="006701C5">
          <w:rPr>
            <w:noProof/>
            <w:webHidden/>
          </w:rPr>
          <w:fldChar w:fldCharType="begin"/>
        </w:r>
        <w:r w:rsidR="006701C5">
          <w:rPr>
            <w:noProof/>
            <w:webHidden/>
          </w:rPr>
          <w:instrText xml:space="preserve"> PAGEREF _Toc43243320 \h </w:instrText>
        </w:r>
        <w:r w:rsidR="006701C5">
          <w:rPr>
            <w:noProof/>
            <w:webHidden/>
          </w:rPr>
        </w:r>
        <w:r w:rsidR="006701C5">
          <w:rPr>
            <w:noProof/>
            <w:webHidden/>
          </w:rPr>
          <w:fldChar w:fldCharType="separate"/>
        </w:r>
        <w:r w:rsidR="006701C5">
          <w:rPr>
            <w:noProof/>
            <w:webHidden/>
          </w:rPr>
          <w:t>48</w:t>
        </w:r>
        <w:r w:rsidR="006701C5">
          <w:rPr>
            <w:noProof/>
            <w:webHidden/>
          </w:rPr>
          <w:fldChar w:fldCharType="end"/>
        </w:r>
      </w:hyperlink>
    </w:p>
    <w:p w14:paraId="67AA7F97" w14:textId="26560994"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1" w:history="1">
        <w:r w:rsidR="006701C5" w:rsidRPr="002D10E0">
          <w:rPr>
            <w:rStyle w:val="a9"/>
            <w:noProof/>
          </w:rPr>
          <w:t>Список используемых источников</w:t>
        </w:r>
        <w:r w:rsidR="006701C5">
          <w:rPr>
            <w:noProof/>
            <w:webHidden/>
          </w:rPr>
          <w:tab/>
        </w:r>
        <w:r w:rsidR="006701C5">
          <w:rPr>
            <w:noProof/>
            <w:webHidden/>
          </w:rPr>
          <w:fldChar w:fldCharType="begin"/>
        </w:r>
        <w:r w:rsidR="006701C5">
          <w:rPr>
            <w:noProof/>
            <w:webHidden/>
          </w:rPr>
          <w:instrText xml:space="preserve"> PAGEREF _Toc43243321 \h </w:instrText>
        </w:r>
        <w:r w:rsidR="006701C5">
          <w:rPr>
            <w:noProof/>
            <w:webHidden/>
          </w:rPr>
        </w:r>
        <w:r w:rsidR="006701C5">
          <w:rPr>
            <w:noProof/>
            <w:webHidden/>
          </w:rPr>
          <w:fldChar w:fldCharType="separate"/>
        </w:r>
        <w:r w:rsidR="006701C5">
          <w:rPr>
            <w:noProof/>
            <w:webHidden/>
          </w:rPr>
          <w:t>49</w:t>
        </w:r>
        <w:r w:rsidR="006701C5">
          <w:rPr>
            <w:noProof/>
            <w:webHidden/>
          </w:rPr>
          <w:fldChar w:fldCharType="end"/>
        </w:r>
      </w:hyperlink>
    </w:p>
    <w:p w14:paraId="12EDA723" w14:textId="7E2FCBD6"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2" w:history="1">
        <w:r w:rsidR="006701C5" w:rsidRPr="002D10E0">
          <w:rPr>
            <w:rStyle w:val="a9"/>
            <w:noProof/>
          </w:rPr>
          <w:t>Приложение А</w:t>
        </w:r>
        <w:r w:rsidR="006701C5">
          <w:rPr>
            <w:noProof/>
            <w:webHidden/>
          </w:rPr>
          <w:tab/>
        </w:r>
        <w:r w:rsidR="006701C5">
          <w:rPr>
            <w:noProof/>
            <w:webHidden/>
          </w:rPr>
          <w:fldChar w:fldCharType="begin"/>
        </w:r>
        <w:r w:rsidR="006701C5">
          <w:rPr>
            <w:noProof/>
            <w:webHidden/>
          </w:rPr>
          <w:instrText xml:space="preserve"> PAGEREF _Toc43243322 \h </w:instrText>
        </w:r>
        <w:r w:rsidR="006701C5">
          <w:rPr>
            <w:noProof/>
            <w:webHidden/>
          </w:rPr>
        </w:r>
        <w:r w:rsidR="006701C5">
          <w:rPr>
            <w:noProof/>
            <w:webHidden/>
          </w:rPr>
          <w:fldChar w:fldCharType="separate"/>
        </w:r>
        <w:r w:rsidR="006701C5">
          <w:rPr>
            <w:noProof/>
            <w:webHidden/>
          </w:rPr>
          <w:t>52</w:t>
        </w:r>
        <w:r w:rsidR="006701C5">
          <w:rPr>
            <w:noProof/>
            <w:webHidden/>
          </w:rPr>
          <w:fldChar w:fldCharType="end"/>
        </w:r>
      </w:hyperlink>
    </w:p>
    <w:p w14:paraId="4231B70B" w14:textId="289B8B9E"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3" w:history="1">
        <w:r w:rsidR="006701C5" w:rsidRPr="002D10E0">
          <w:rPr>
            <w:rStyle w:val="a9"/>
            <w:noProof/>
          </w:rPr>
          <w:t>Приложение Б</w:t>
        </w:r>
        <w:r w:rsidR="006701C5">
          <w:rPr>
            <w:noProof/>
            <w:webHidden/>
          </w:rPr>
          <w:tab/>
        </w:r>
        <w:r w:rsidR="006701C5">
          <w:rPr>
            <w:noProof/>
            <w:webHidden/>
          </w:rPr>
          <w:fldChar w:fldCharType="begin"/>
        </w:r>
        <w:r w:rsidR="006701C5">
          <w:rPr>
            <w:noProof/>
            <w:webHidden/>
          </w:rPr>
          <w:instrText xml:space="preserve"> PAGEREF _Toc43243323 \h </w:instrText>
        </w:r>
        <w:r w:rsidR="006701C5">
          <w:rPr>
            <w:noProof/>
            <w:webHidden/>
          </w:rPr>
        </w:r>
        <w:r w:rsidR="006701C5">
          <w:rPr>
            <w:noProof/>
            <w:webHidden/>
          </w:rPr>
          <w:fldChar w:fldCharType="separate"/>
        </w:r>
        <w:r w:rsidR="006701C5">
          <w:rPr>
            <w:noProof/>
            <w:webHidden/>
          </w:rPr>
          <w:t>53</w:t>
        </w:r>
        <w:r w:rsidR="006701C5">
          <w:rPr>
            <w:noProof/>
            <w:webHidden/>
          </w:rPr>
          <w:fldChar w:fldCharType="end"/>
        </w:r>
      </w:hyperlink>
    </w:p>
    <w:p w14:paraId="0847E5DC" w14:textId="6F5592FD"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4" w:history="1">
        <w:r w:rsidR="006701C5" w:rsidRPr="002D10E0">
          <w:rPr>
            <w:rStyle w:val="a9"/>
            <w:noProof/>
          </w:rPr>
          <w:t>Приложение В</w:t>
        </w:r>
        <w:r w:rsidR="006701C5">
          <w:rPr>
            <w:noProof/>
            <w:webHidden/>
          </w:rPr>
          <w:tab/>
        </w:r>
        <w:r w:rsidR="006701C5">
          <w:rPr>
            <w:noProof/>
            <w:webHidden/>
          </w:rPr>
          <w:fldChar w:fldCharType="begin"/>
        </w:r>
        <w:r w:rsidR="006701C5">
          <w:rPr>
            <w:noProof/>
            <w:webHidden/>
          </w:rPr>
          <w:instrText xml:space="preserve"> PAGEREF _Toc43243324 \h </w:instrText>
        </w:r>
        <w:r w:rsidR="006701C5">
          <w:rPr>
            <w:noProof/>
            <w:webHidden/>
          </w:rPr>
        </w:r>
        <w:r w:rsidR="006701C5">
          <w:rPr>
            <w:noProof/>
            <w:webHidden/>
          </w:rPr>
          <w:fldChar w:fldCharType="separate"/>
        </w:r>
        <w:r w:rsidR="006701C5">
          <w:rPr>
            <w:noProof/>
            <w:webHidden/>
          </w:rPr>
          <w:t>54</w:t>
        </w:r>
        <w:r w:rsidR="006701C5">
          <w:rPr>
            <w:noProof/>
            <w:webHidden/>
          </w:rPr>
          <w:fldChar w:fldCharType="end"/>
        </w:r>
      </w:hyperlink>
    </w:p>
    <w:p w14:paraId="4949D9A0" w14:textId="028B1D62" w:rsidR="006701C5" w:rsidRDefault="008F7D6C"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5" w:history="1">
        <w:r w:rsidR="006701C5" w:rsidRPr="002D10E0">
          <w:rPr>
            <w:rStyle w:val="a9"/>
            <w:noProof/>
          </w:rPr>
          <w:t>Приложение Г</w:t>
        </w:r>
        <w:r w:rsidR="006701C5">
          <w:rPr>
            <w:noProof/>
            <w:webHidden/>
          </w:rPr>
          <w:tab/>
        </w:r>
        <w:r w:rsidR="006701C5">
          <w:rPr>
            <w:noProof/>
            <w:webHidden/>
          </w:rPr>
          <w:fldChar w:fldCharType="begin"/>
        </w:r>
        <w:r w:rsidR="006701C5">
          <w:rPr>
            <w:noProof/>
            <w:webHidden/>
          </w:rPr>
          <w:instrText xml:space="preserve"> PAGEREF _Toc43243325 \h </w:instrText>
        </w:r>
        <w:r w:rsidR="006701C5">
          <w:rPr>
            <w:noProof/>
            <w:webHidden/>
          </w:rPr>
        </w:r>
        <w:r w:rsidR="006701C5">
          <w:rPr>
            <w:noProof/>
            <w:webHidden/>
          </w:rPr>
          <w:fldChar w:fldCharType="separate"/>
        </w:r>
        <w:r w:rsidR="006701C5">
          <w:rPr>
            <w:noProof/>
            <w:webHidden/>
          </w:rPr>
          <w:t>55</w:t>
        </w:r>
        <w:r w:rsidR="006701C5">
          <w:rPr>
            <w:noProof/>
            <w:webHidden/>
          </w:rPr>
          <w:fldChar w:fldCharType="end"/>
        </w:r>
      </w:hyperlink>
    </w:p>
    <w:p w14:paraId="312EAB83" w14:textId="6D2E186E" w:rsidR="006701C5" w:rsidRDefault="008F7D6C" w:rsidP="006701C5">
      <w:pPr>
        <w:pStyle w:val="12"/>
        <w:tabs>
          <w:tab w:val="right" w:leader="dot" w:pos="9345"/>
        </w:tabs>
        <w:spacing w:line="320" w:lineRule="exact"/>
        <w:rPr>
          <w:rStyle w:val="a9"/>
          <w:noProof/>
        </w:rPr>
      </w:pPr>
      <w:hyperlink w:anchor="_Toc43243326" w:history="1">
        <w:r w:rsidR="006701C5" w:rsidRPr="002D10E0">
          <w:rPr>
            <w:rStyle w:val="a9"/>
            <w:noProof/>
          </w:rPr>
          <w:t>Приложение Д</w:t>
        </w:r>
        <w:r w:rsidR="006701C5">
          <w:rPr>
            <w:noProof/>
            <w:webHidden/>
          </w:rPr>
          <w:tab/>
        </w:r>
        <w:r w:rsidR="006701C5">
          <w:rPr>
            <w:noProof/>
            <w:webHidden/>
          </w:rPr>
          <w:fldChar w:fldCharType="begin"/>
        </w:r>
        <w:r w:rsidR="006701C5">
          <w:rPr>
            <w:noProof/>
            <w:webHidden/>
          </w:rPr>
          <w:instrText xml:space="preserve"> PAGEREF _Toc43243326 \h </w:instrText>
        </w:r>
        <w:r w:rsidR="006701C5">
          <w:rPr>
            <w:noProof/>
            <w:webHidden/>
          </w:rPr>
        </w:r>
        <w:r w:rsidR="006701C5">
          <w:rPr>
            <w:noProof/>
            <w:webHidden/>
          </w:rPr>
          <w:fldChar w:fldCharType="separate"/>
        </w:r>
        <w:r w:rsidR="006701C5">
          <w:rPr>
            <w:noProof/>
            <w:webHidden/>
          </w:rPr>
          <w:t>56</w:t>
        </w:r>
        <w:r w:rsidR="006701C5">
          <w:rPr>
            <w:noProof/>
            <w:webHidden/>
          </w:rPr>
          <w:fldChar w:fldCharType="end"/>
        </w:r>
      </w:hyperlink>
    </w:p>
    <w:p w14:paraId="1C6C37FD" w14:textId="77777777" w:rsidR="006701C5" w:rsidRDefault="006701C5">
      <w:pPr>
        <w:rPr>
          <w:rStyle w:val="a9"/>
          <w:rFonts w:ascii="Times New Roman" w:hAnsi="Times New Roman"/>
          <w:noProof/>
          <w:sz w:val="28"/>
        </w:rPr>
      </w:pPr>
      <w:r>
        <w:rPr>
          <w:rStyle w:val="a9"/>
          <w:noProof/>
        </w:rPr>
        <w:br w:type="page"/>
      </w:r>
    </w:p>
    <w:p w14:paraId="371D4DD0" w14:textId="568DEF0F" w:rsidR="002B0CE5" w:rsidRPr="000C4EAC" w:rsidRDefault="000A09E2" w:rsidP="006701C5">
      <w:pPr>
        <w:pStyle w:val="a4"/>
        <w:spacing w:line="320" w:lineRule="exact"/>
        <w:ind w:firstLine="0"/>
        <w:rPr>
          <w:b/>
        </w:rPr>
      </w:pPr>
      <w:r>
        <w:lastRenderedPageBreak/>
        <w:fldChar w:fldCharType="end"/>
      </w:r>
      <w:commentRangeStart w:id="13"/>
      <w:commentRangeEnd w:id="11"/>
      <w:commentRangeEnd w:id="12"/>
      <w:r w:rsidR="00352E48">
        <w:rPr>
          <w:rStyle w:val="afb"/>
          <w:rFonts w:asciiTheme="minorHAnsi" w:hAnsiTheme="minorHAnsi" w:cstheme="minorBidi"/>
        </w:rPr>
        <w:commentReference w:id="11"/>
      </w:r>
      <w:r w:rsidR="00352E48">
        <w:rPr>
          <w:rStyle w:val="afb"/>
          <w:rFonts w:asciiTheme="minorHAnsi" w:hAnsiTheme="minorHAnsi" w:cstheme="minorBidi"/>
        </w:rPr>
        <w:commentReference w:id="12"/>
      </w:r>
      <w:r w:rsidR="00D12223" w:rsidRPr="000C4EAC">
        <w:rPr>
          <w:b/>
        </w:rPr>
        <w:t>Перечень сокращений и условных обозначений</w:t>
      </w:r>
      <w:commentRangeEnd w:id="13"/>
      <w:r w:rsidR="00352E48">
        <w:rPr>
          <w:rStyle w:val="afb"/>
          <w:rFonts w:asciiTheme="minorHAnsi" w:hAnsiTheme="minorHAnsi" w:cstheme="minorBidi"/>
        </w:rPr>
        <w:commentReference w:id="13"/>
      </w:r>
    </w:p>
    <w:p w14:paraId="7A3EFDCD" w14:textId="0A969DB8" w:rsidR="004F72CC" w:rsidRDefault="00264B53" w:rsidP="00D12223">
      <w:pPr>
        <w:pStyle w:val="a4"/>
      </w:pPr>
      <w:r>
        <w:t>В настоящем отчете по ВКР</w:t>
      </w:r>
      <w:r w:rsidR="004F72CC">
        <w:t xml:space="preserve"> применяются следующие обозначения и </w:t>
      </w:r>
      <w:commentRangeStart w:id="14"/>
      <w:r w:rsidR="004F72CC">
        <w:t>сокращения</w:t>
      </w:r>
      <w:commentRangeEnd w:id="14"/>
      <w:r w:rsidR="00352E48">
        <w:rPr>
          <w:rStyle w:val="afb"/>
          <w:rFonts w:asciiTheme="minorHAnsi" w:hAnsiTheme="minorHAnsi" w:cstheme="minorBidi"/>
        </w:rPr>
        <w:commentReference w:id="14"/>
      </w:r>
      <w:r w:rsidR="004F72CC">
        <w:t>.</w:t>
      </w:r>
    </w:p>
    <w:p w14:paraId="5D9B881F" w14:textId="406D2F9B" w:rsidR="00D12223" w:rsidRDefault="00D12223" w:rsidP="00D12223">
      <w:pPr>
        <w:pStyle w:val="a4"/>
      </w:pPr>
      <w:r>
        <w:t>ЗУ – Захватное устройство</w:t>
      </w:r>
      <w:r w:rsidR="008F7D6C">
        <w:t>;</w:t>
      </w:r>
    </w:p>
    <w:p w14:paraId="32C207C5" w14:textId="5638C425" w:rsidR="00D12223" w:rsidRDefault="002579DE" w:rsidP="00D12223">
      <w:pPr>
        <w:pStyle w:val="a4"/>
      </w:pPr>
      <w:r>
        <w:t xml:space="preserve">ДХ – </w:t>
      </w:r>
      <w:proofErr w:type="spellStart"/>
      <w:r>
        <w:t>Денавита</w:t>
      </w:r>
      <w:proofErr w:type="spellEnd"/>
      <w:r>
        <w:t xml:space="preserve"> – </w:t>
      </w:r>
      <w:proofErr w:type="spellStart"/>
      <w:r>
        <w:t>Хартенберга</w:t>
      </w:r>
      <w:proofErr w:type="spellEnd"/>
      <w:r w:rsidR="008F7D6C">
        <w:t>;</w:t>
      </w:r>
    </w:p>
    <w:p w14:paraId="58B0E9BB" w14:textId="43AF835D" w:rsidR="002579DE" w:rsidRDefault="002579DE" w:rsidP="00D12223">
      <w:pPr>
        <w:pStyle w:val="a4"/>
      </w:pPr>
      <w:r>
        <w:t>ПЗК – прямая задача кинематики</w:t>
      </w:r>
      <w:r w:rsidR="008F7D6C">
        <w:t>;</w:t>
      </w:r>
    </w:p>
    <w:p w14:paraId="16038A9F" w14:textId="2DE29173" w:rsidR="002579DE" w:rsidRDefault="002579DE" w:rsidP="00D12223">
      <w:pPr>
        <w:pStyle w:val="a4"/>
      </w:pPr>
      <w:r>
        <w:t>ОЗК – обратная задача кинематики</w:t>
      </w:r>
      <w:r w:rsidR="008F7D6C">
        <w:t>;</w:t>
      </w:r>
    </w:p>
    <w:p w14:paraId="20E9A784" w14:textId="3D614B89" w:rsidR="002579DE" w:rsidRDefault="002579DE" w:rsidP="00D12223">
      <w:pPr>
        <w:pStyle w:val="a4"/>
      </w:pPr>
      <w:r>
        <w:t>ШД – шаговый двигатель</w:t>
      </w:r>
      <w:r w:rsidR="008F7D6C">
        <w:t>;</w:t>
      </w:r>
    </w:p>
    <w:p w14:paraId="3ECC3DCF" w14:textId="3405DF25" w:rsidR="002579DE" w:rsidRDefault="008F7D6C" w:rsidP="00D12223">
      <w:pPr>
        <w:pStyle w:val="a4"/>
      </w:pPr>
      <w:r>
        <w:t>МР – мотор-редуктор;</w:t>
      </w:r>
    </w:p>
    <w:p w14:paraId="3C6BF349" w14:textId="368DB7CB" w:rsidR="00942DFC" w:rsidRDefault="00942DFC" w:rsidP="00942DFC">
      <w:pPr>
        <w:pStyle w:val="a4"/>
      </w:pPr>
      <w:r>
        <w:t>ЗР – задающие рукоятки</w:t>
      </w:r>
      <w:r w:rsidR="008F7D6C">
        <w:t>.</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15" w:name="_Toc43243295"/>
      <w:commentRangeStart w:id="16"/>
      <w:r w:rsidRPr="007A70FA">
        <w:lastRenderedPageBreak/>
        <w:t>Введение</w:t>
      </w:r>
      <w:bookmarkEnd w:id="15"/>
      <w:commentRangeEnd w:id="16"/>
      <w:r w:rsidR="00352E48">
        <w:rPr>
          <w:rStyle w:val="afb"/>
          <w:rFonts w:asciiTheme="minorHAnsi" w:eastAsiaTheme="minorHAnsi" w:hAnsiTheme="minorHAnsi" w:cstheme="minorBidi"/>
          <w:b w:val="0"/>
          <w:color w:val="auto"/>
        </w:rPr>
        <w:commentReference w:id="16"/>
      </w:r>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proofErr w:type="spellStart"/>
      <w:r w:rsidR="00A97806">
        <w:t>ФАБЛаб</w:t>
      </w:r>
      <w:proofErr w:type="spellEnd"/>
      <w:r w:rsidR="00A97806">
        <w:t xml:space="preserve"> </w:t>
      </w:r>
      <w:proofErr w:type="spellStart"/>
      <w:r w:rsidR="00A97806">
        <w:t>Политех</w:t>
      </w:r>
      <w:proofErr w:type="spellEnd"/>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w:t>
      </w:r>
      <w:commentRangeStart w:id="17"/>
      <w:r>
        <w:t xml:space="preserve"> </w:t>
      </w:r>
      <w:commentRangeEnd w:id="17"/>
      <w:r w:rsidR="00BE0399">
        <w:rPr>
          <w:rStyle w:val="afb"/>
          <w:rFonts w:asciiTheme="minorHAnsi" w:hAnsiTheme="minorHAnsi" w:cstheme="minorBidi"/>
        </w:rPr>
        <w:commentReference w:id="17"/>
      </w:r>
      <w:r>
        <w:t xml:space="preserve">же в конструкцию манипулятора была заложена возможность </w:t>
      </w:r>
      <w:commentRangeStart w:id="18"/>
      <w:r>
        <w:t>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w:t>
      </w:r>
      <w:commentRangeEnd w:id="18"/>
      <w:r w:rsidR="00BE0399">
        <w:rPr>
          <w:rStyle w:val="afb"/>
          <w:rFonts w:asciiTheme="minorHAnsi" w:hAnsiTheme="minorHAnsi" w:cstheme="minorBidi"/>
        </w:rPr>
        <w:commentReference w:id="18"/>
      </w:r>
      <w:r w:rsidR="002E559C">
        <w:t>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77777777"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6180" cy="4156920"/>
                    </a:xfrm>
                    <a:prstGeom prst="rect">
                      <a:avLst/>
                    </a:prstGeom>
                  </pic:spPr>
                </pic:pic>
              </a:graphicData>
            </a:graphic>
          </wp:inline>
        </w:drawing>
      </w:r>
    </w:p>
    <w:p w14:paraId="78F49073" w14:textId="07DE818F" w:rsidR="003F5AC7" w:rsidRDefault="003F5AC7" w:rsidP="003F5AC7">
      <w:pPr>
        <w:pStyle w:val="af0"/>
      </w:pPr>
      <w:commentRangeStart w:id="19"/>
      <w:r>
        <w:t xml:space="preserve">Рисунок </w:t>
      </w:r>
      <w:r>
        <w:rPr>
          <w:noProof/>
        </w:rPr>
        <w:fldChar w:fldCharType="begin"/>
      </w:r>
      <w:r w:rsidRPr="003F5AC7">
        <w:rPr>
          <w:noProof/>
        </w:rPr>
        <w:instrText xml:space="preserve"> SEQ Рисунок \* ARABIC </w:instrText>
      </w:r>
      <w:r>
        <w:rPr>
          <w:noProof/>
        </w:rPr>
        <w:fldChar w:fldCharType="separate"/>
      </w:r>
      <w:r w:rsidR="00E841D8">
        <w:rPr>
          <w:noProof/>
        </w:rPr>
        <w:t>1</w:t>
      </w:r>
      <w:r>
        <w:rPr>
          <w:noProof/>
        </w:rPr>
        <w:fldChar w:fldCharType="end"/>
      </w:r>
      <w:commentRangeEnd w:id="19"/>
      <w:r w:rsidR="00BE0399">
        <w:rPr>
          <w:rStyle w:val="afb"/>
          <w:rFonts w:asciiTheme="minorHAnsi" w:hAnsiTheme="minorHAnsi"/>
          <w:iCs w:val="0"/>
          <w:color w:val="auto"/>
        </w:rPr>
        <w:commentReference w:id="19"/>
      </w:r>
      <w:r w:rsidR="008F7D6C">
        <w:rPr>
          <w:noProof/>
        </w:rPr>
        <w:t xml:space="preserve"> – Общая структурная схема алгоритма управления</w:t>
      </w:r>
    </w:p>
    <w:p w14:paraId="595683F6" w14:textId="04669205" w:rsidR="003F5AC7" w:rsidRDefault="003F5AC7" w:rsidP="003F5AC7">
      <w:pPr>
        <w:pStyle w:val="a4"/>
      </w:pPr>
      <w:r>
        <w:t xml:space="preserve">В блоке расчета новой целевой координаты происходит перевод заданных оператором с помочью ЗР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 </w:t>
      </w:r>
    </w:p>
    <w:p w14:paraId="642945C6" w14:textId="02B26F02" w:rsidR="003F5AC7" w:rsidRDefault="003F5AC7" w:rsidP="003F5AC7">
      <w:pPr>
        <w:pStyle w:val="a4"/>
      </w:pPr>
      <w:r>
        <w:t>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цикла.</w:t>
      </w:r>
    </w:p>
    <w:p w14:paraId="1B07CB73" w14:textId="692C50EB" w:rsidR="003F5AC7" w:rsidRDefault="003F5AC7" w:rsidP="003F5AC7">
      <w:pPr>
        <w:pStyle w:val="a4"/>
      </w:pPr>
      <w:r>
        <w:t xml:space="preserve">Далее приведены кинематическая и принципиальная электрическая схемы </w:t>
      </w:r>
      <w:commentRangeStart w:id="20"/>
      <w:commentRangeStart w:id="21"/>
      <w:r>
        <w:t>манипулятора</w:t>
      </w:r>
      <w:commentRangeEnd w:id="20"/>
      <w:r w:rsidR="00BE0399">
        <w:rPr>
          <w:rStyle w:val="afb"/>
          <w:rFonts w:asciiTheme="minorHAnsi" w:hAnsiTheme="minorHAnsi" w:cstheme="minorBidi"/>
        </w:rPr>
        <w:commentReference w:id="20"/>
      </w:r>
      <w:commentRangeEnd w:id="21"/>
      <w:r w:rsidR="00BE0399">
        <w:rPr>
          <w:rStyle w:val="afb"/>
          <w:rFonts w:asciiTheme="minorHAnsi" w:hAnsiTheme="minorHAnsi" w:cstheme="minorBidi"/>
        </w:rPr>
        <w:commentReference w:id="21"/>
      </w:r>
    </w:p>
    <w:p w14:paraId="50ABC62E" w14:textId="77777777" w:rsidR="002B0CE5" w:rsidRDefault="002B0CE5">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22" w:name="_Toc26229422"/>
      <w:bookmarkStart w:id="23" w:name="_Toc43243296"/>
      <w:r w:rsidRPr="007A70FA">
        <w:lastRenderedPageBreak/>
        <w:t>Кинематическая схема манипулятора</w:t>
      </w:r>
      <w:bookmarkEnd w:id="22"/>
      <w:bookmarkEnd w:id="23"/>
      <w:r w:rsidRPr="007A70FA">
        <w:t xml:space="preserve"> </w:t>
      </w:r>
    </w:p>
    <w:p w14:paraId="741AE106" w14:textId="3B6E18A8" w:rsidR="00240B7B" w:rsidRPr="009D3A40" w:rsidRDefault="0062101B" w:rsidP="00240B7B">
      <w:pPr>
        <w:pStyle w:val="a4"/>
      </w:pPr>
      <w:r>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1"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116F9BB6"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2</w:t>
      </w:r>
      <w:r w:rsidR="000A09E2">
        <w:fldChar w:fldCharType="end"/>
      </w:r>
    </w:p>
    <w:p w14:paraId="57F2BAFD" w14:textId="21C97836" w:rsidR="00240B7B" w:rsidRDefault="00240B7B" w:rsidP="00240B7B">
      <w:pPr>
        <w:pStyle w:val="a4"/>
      </w:pPr>
      <w:r>
        <w:t xml:space="preserve">На валу </w:t>
      </w:r>
      <w:r w:rsidR="00B6794F">
        <w:t>м</w:t>
      </w:r>
      <w:r>
        <w:t xml:space="preserve">отор-редуктора 1 (МР1) установлен шкив 1. С обратной стороны установлен инкрементальный </w:t>
      </w:r>
      <w:proofErr w:type="spellStart"/>
      <w:r>
        <w:t>энкодер</w:t>
      </w:r>
      <w:proofErr w:type="spellEnd"/>
      <w:r>
        <w:t xml:space="preserve">. МР1 приводит в движение ось колонны манипулятора. </w:t>
      </w:r>
      <w:commentRangeStart w:id="24"/>
      <w:r>
        <w:t>к</w:t>
      </w:r>
      <w:commentRangeEnd w:id="24"/>
      <w:r w:rsidR="00BE0399">
        <w:rPr>
          <w:rStyle w:val="afb"/>
          <w:rFonts w:asciiTheme="minorHAnsi" w:hAnsiTheme="minorHAnsi" w:cstheme="minorBidi"/>
        </w:rPr>
        <w:commentReference w:id="24"/>
      </w:r>
      <w:r>
        <w:t xml:space="preserve">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w:t>
      </w:r>
      <w:commentRangeStart w:id="25"/>
      <w:r>
        <w:t>Корп</w:t>
      </w:r>
      <w:commentRangeEnd w:id="25"/>
      <w:r w:rsidR="00BE0399">
        <w:rPr>
          <w:rStyle w:val="afb"/>
          <w:rFonts w:asciiTheme="minorHAnsi" w:hAnsiTheme="minorHAnsi" w:cstheme="minorBidi"/>
        </w:rPr>
        <w:commentReference w:id="25"/>
      </w:r>
      <w:r>
        <w:t xml:space="preserve">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w:t>
      </w:r>
      <w:commentRangeStart w:id="26"/>
      <w:r>
        <w:t xml:space="preserve">. Вал </w:t>
      </w:r>
      <w:r>
        <w:rPr>
          <w:lang w:val="en-US"/>
        </w:rPr>
        <w:t>VI</w:t>
      </w:r>
      <w:r w:rsidRPr="00240B7B">
        <w:t xml:space="preserve"> </w:t>
      </w:r>
      <w:r>
        <w:t>в</w:t>
      </w:r>
      <w:commentRangeEnd w:id="26"/>
      <w:r w:rsidR="00BE0399">
        <w:rPr>
          <w:rStyle w:val="afb"/>
          <w:rFonts w:asciiTheme="minorHAnsi" w:hAnsiTheme="minorHAnsi" w:cstheme="minorBidi"/>
        </w:rPr>
        <w:commentReference w:id="26"/>
      </w:r>
      <w:r>
        <w:t xml:space="preserve">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w:t>
      </w:r>
      <w:commentRangeStart w:id="27"/>
      <w:r w:rsidR="00BC7CC4">
        <w:rPr>
          <w:rFonts w:eastAsiaTheme="minorEastAsia"/>
        </w:rPr>
        <w:t xml:space="preserve">то </w:t>
      </w:r>
      <w:commentRangeEnd w:id="27"/>
      <w:r w:rsidR="008D4631">
        <w:rPr>
          <w:rStyle w:val="afb"/>
          <w:rFonts w:asciiTheme="minorHAnsi" w:hAnsiTheme="minorHAnsi" w:cstheme="minorBidi"/>
        </w:rPr>
        <w:commentReference w:id="27"/>
      </w:r>
      <w:r w:rsidR="00BC7CC4">
        <w:rPr>
          <w:rFonts w:eastAsiaTheme="minorEastAsia"/>
        </w:rPr>
        <w:t>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28" w:name="_Toc41514690"/>
      <w:bookmarkStart w:id="29" w:name="_Toc43243297"/>
      <w:r>
        <w:lastRenderedPageBreak/>
        <w:t>Электрическая функциональная схема манипулятора</w:t>
      </w:r>
      <w:bookmarkEnd w:id="28"/>
      <w:bookmarkEnd w:id="29"/>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77777777" w:rsidR="003E019D" w:rsidRDefault="003E019D" w:rsidP="003E019D">
      <w:pPr>
        <w:pStyle w:val="a4"/>
        <w:keepNext/>
        <w:ind w:firstLine="0"/>
      </w:pPr>
      <w:commentRangeStart w:id="30"/>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218815"/>
                    </a:xfrm>
                    <a:prstGeom prst="rect">
                      <a:avLst/>
                    </a:prstGeom>
                  </pic:spPr>
                </pic:pic>
              </a:graphicData>
            </a:graphic>
          </wp:inline>
        </w:drawing>
      </w:r>
      <w:commentRangeEnd w:id="30"/>
      <w:r w:rsidR="008D4631">
        <w:rPr>
          <w:rStyle w:val="afb"/>
          <w:rFonts w:asciiTheme="minorHAnsi" w:hAnsiTheme="minorHAnsi" w:cstheme="minorBidi"/>
        </w:rPr>
        <w:commentReference w:id="30"/>
      </w:r>
    </w:p>
    <w:p w14:paraId="59B03878" w14:textId="417E6010"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E841D8">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58734B67" w14:textId="77777777" w:rsidR="003E019D" w:rsidRDefault="003E019D" w:rsidP="003E019D">
      <w:pPr>
        <w:pStyle w:val="a4"/>
      </w:pPr>
      <w:r>
        <w:t xml:space="preserve">В </w:t>
      </w:r>
      <w:commentRangeStart w:id="31"/>
      <w:r>
        <w:t xml:space="preserve">данной </w:t>
      </w:r>
      <w:commentRangeEnd w:id="31"/>
      <w:r w:rsidR="008D4631">
        <w:rPr>
          <w:rStyle w:val="afb"/>
          <w:rFonts w:asciiTheme="minorHAnsi" w:hAnsiTheme="minorHAnsi" w:cstheme="minorBidi"/>
        </w:rPr>
        <w:commentReference w:id="31"/>
      </w:r>
      <w:r>
        <w:t xml:space="preserve">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w:t>
      </w:r>
      <w:commentRangeStart w:id="32"/>
      <w:r w:rsidR="003E019D">
        <w:t>я</w:t>
      </w:r>
      <w:commentRangeEnd w:id="32"/>
      <w:r w:rsidR="008D4631">
        <w:rPr>
          <w:rStyle w:val="afb"/>
          <w:rFonts w:asciiTheme="minorHAnsi" w:hAnsiTheme="minorHAnsi" w:cstheme="minorBidi"/>
        </w:rPr>
        <w:commentReference w:id="32"/>
      </w:r>
      <w:r w:rsidR="003E019D">
        <w:t xml:space="preserve"> шаговым двигателем необходимо использовать 2 </w:t>
      </w:r>
      <w:proofErr w:type="spellStart"/>
      <w:r w:rsidR="003E019D">
        <w:t>пина</w:t>
      </w:r>
      <w:proofErr w:type="spellEnd"/>
      <w:r w:rsidR="003E019D">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w:t>
      </w:r>
      <w:r w:rsidR="003E019D">
        <w:lastRenderedPageBreak/>
        <w:t xml:space="preserve">частоты ШИМ сигнала. Каждый передний фронт ШИМ сигнала сообщает драйверу, что необходимо повернуть ротор ШД на один </w:t>
      </w:r>
      <w:proofErr w:type="spellStart"/>
      <w:r w:rsidR="003E019D">
        <w:t>микрошаг</w:t>
      </w:r>
      <w:proofErr w:type="spellEnd"/>
      <w:r w:rsidR="003E019D">
        <w:t xml:space="preserve"> в сторону, соответствующую направлению, заданному </w:t>
      </w:r>
      <w:proofErr w:type="spellStart"/>
      <w:r w:rsidR="003E019D">
        <w:t>пином</w:t>
      </w:r>
      <w:proofErr w:type="spellEnd"/>
      <w:r w:rsidR="003E019D">
        <w:t xml:space="preserve"> </w:t>
      </w:r>
      <w:r w:rsidR="003E019D">
        <w:rPr>
          <w:lang w:val="en-US"/>
        </w:rPr>
        <w:t>DIR</w:t>
      </w:r>
      <w:r w:rsidR="003E019D">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w:t>
      </w:r>
      <w:proofErr w:type="spellStart"/>
      <w:r w:rsidR="003E019D">
        <w:t>энкодера</w:t>
      </w:r>
      <w:proofErr w:type="spellEnd"/>
      <w:r w:rsidR="003E019D">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275238AE"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xml:space="preserve">,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w:t>
      </w:r>
      <w:commentRangeStart w:id="33"/>
      <w:r w:rsidRPr="004B1EBF">
        <w:t>100</w:t>
      </w:r>
      <w:r w:rsidR="004B1EBF">
        <w:t> </w:t>
      </w:r>
      <w:proofErr w:type="spellStart"/>
      <w:r w:rsidRPr="004B1EBF">
        <w:t>мкс</w:t>
      </w:r>
      <w:proofErr w:type="spellEnd"/>
      <w:r>
        <w:t xml:space="preserve"> </w:t>
      </w:r>
      <w:commentRangeEnd w:id="33"/>
      <w:r w:rsidR="008D4631">
        <w:rPr>
          <w:rStyle w:val="afb"/>
          <w:rFonts w:asciiTheme="minorHAnsi" w:hAnsiTheme="minorHAnsi" w:cstheme="minorBidi"/>
        </w:rPr>
        <w:commentReference w:id="33"/>
      </w:r>
      <w:r>
        <w:t>до 300</w:t>
      </w:r>
      <w:r w:rsidR="004B1EBF">
        <w:t> </w:t>
      </w:r>
      <w:proofErr w:type="spellStart"/>
      <w:r>
        <w:t>мкс</w:t>
      </w:r>
      <w:proofErr w:type="spellEnd"/>
      <w:r>
        <w:t>. Угол поворота серводвигателя ограничен 120 градусами, что соответствует скважности в 300</w:t>
      </w:r>
      <w:r w:rsidR="004B1EBF">
        <w:t> </w:t>
      </w:r>
      <w:proofErr w:type="spellStart"/>
      <w:r>
        <w:t>мкс</w:t>
      </w:r>
      <w:proofErr w:type="spellEnd"/>
      <w:r>
        <w:t>.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575EA7C0" w:rsidR="002B0CE5" w:rsidRPr="00A755FC" w:rsidRDefault="002B0CE5" w:rsidP="007A70FA">
      <w:pPr>
        <w:pStyle w:val="1"/>
      </w:pPr>
      <w:bookmarkStart w:id="34" w:name="_Toc26229423"/>
      <w:bookmarkStart w:id="35" w:name="_Toc43243298"/>
      <w:commentRangeStart w:id="36"/>
      <w:r w:rsidRPr="00A755FC">
        <w:lastRenderedPageBreak/>
        <w:t>Обзор готовых решений</w:t>
      </w:r>
      <w:bookmarkEnd w:id="34"/>
      <w:bookmarkEnd w:id="35"/>
      <w:commentRangeEnd w:id="36"/>
      <w:r w:rsidR="008D4631">
        <w:rPr>
          <w:rStyle w:val="afb"/>
          <w:rFonts w:asciiTheme="minorHAnsi" w:eastAsiaTheme="minorHAnsi" w:hAnsiTheme="minorHAnsi" w:cstheme="minorBidi"/>
          <w:b w:val="0"/>
          <w:color w:val="auto"/>
        </w:rPr>
        <w:commentReference w:id="36"/>
      </w:r>
      <w:r w:rsidR="004B1EBF">
        <w:tab/>
      </w:r>
    </w:p>
    <w:p w14:paraId="7851037C" w14:textId="77777777" w:rsidR="009B75EB" w:rsidRPr="00874555" w:rsidRDefault="009B75EB" w:rsidP="007A70FA">
      <w:pPr>
        <w:pStyle w:val="2"/>
      </w:pPr>
      <w:bookmarkStart w:id="37" w:name="_Toc26229424"/>
      <w:bookmarkStart w:id="38" w:name="_Toc43243299"/>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37"/>
      <w:bookmarkEnd w:id="38"/>
      <w:proofErr w:type="spellEnd"/>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commentRangeStart w:id="39"/>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 xml:space="preserve">Решение обратной задачи кинематики итерационными алгоритмами </w:t>
      </w:r>
      <w:proofErr w:type="spellStart"/>
      <w:r>
        <w:t>Левенберга</w:t>
      </w:r>
      <w:proofErr w:type="spellEnd"/>
      <w:r>
        <w:t xml:space="preserve"> – </w:t>
      </w:r>
      <w:proofErr w:type="spellStart"/>
      <w:r>
        <w:t>Марквардта</w:t>
      </w:r>
      <w:proofErr w:type="spellEnd"/>
      <w:r>
        <w:t xml:space="preserve"> и </w:t>
      </w:r>
      <w:proofErr w:type="spellStart"/>
      <w:r>
        <w:t>Бройана</w:t>
      </w:r>
      <w:proofErr w:type="spellEnd"/>
      <w:r>
        <w:t xml:space="preserve"> –</w:t>
      </w:r>
      <w:proofErr w:type="spellStart"/>
      <w:r>
        <w:t>Флетчера</w:t>
      </w:r>
      <w:proofErr w:type="spellEnd"/>
      <w:r>
        <w:t xml:space="preserve"> – Гольдфарба – </w:t>
      </w:r>
      <w:proofErr w:type="spellStart"/>
      <w:r>
        <w:t>Шанно</w:t>
      </w:r>
      <w:proofErr w:type="spellEnd"/>
      <w:r>
        <w:t>.</w:t>
      </w:r>
    </w:p>
    <w:p w14:paraId="5A1C230E" w14:textId="77777777" w:rsidR="00E90BD5" w:rsidRPr="00E90BD5" w:rsidRDefault="00E90BD5" w:rsidP="00E90BD5">
      <w:pPr>
        <w:pStyle w:val="a4"/>
        <w:numPr>
          <w:ilvl w:val="0"/>
          <w:numId w:val="3"/>
        </w:numPr>
      </w:pPr>
      <w:r>
        <w:t>Алгоритмы решения</w:t>
      </w:r>
      <w:commentRangeEnd w:id="39"/>
      <w:r w:rsidR="008D4631">
        <w:rPr>
          <w:rStyle w:val="afb"/>
          <w:rFonts w:asciiTheme="minorHAnsi" w:hAnsiTheme="minorHAnsi" w:cstheme="minorBidi"/>
        </w:rPr>
        <w:commentReference w:id="39"/>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commentRangeStart w:id="40"/>
      <w:r w:rsidR="00474B56">
        <w:t>Так же</w:t>
      </w:r>
      <w:commentRangeEnd w:id="40"/>
      <w:r w:rsidR="00717ADB">
        <w:rPr>
          <w:rStyle w:val="afb"/>
          <w:rFonts w:asciiTheme="minorHAnsi" w:hAnsiTheme="minorHAnsi" w:cstheme="minorBidi"/>
        </w:rPr>
        <w:commentReference w:id="40"/>
      </w:r>
      <w:r w:rsidR="00474B56">
        <w:t xml:space="preserve">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тангажа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 xml:space="preserve">Параметры модели, созданной с помощью данного пакета, приведены в </w:t>
      </w:r>
      <w:commentRangeStart w:id="41"/>
      <w:r>
        <w:t>п</w:t>
      </w:r>
      <w:commentRangeEnd w:id="41"/>
      <w:r w:rsidR="00717ADB">
        <w:rPr>
          <w:rStyle w:val="afb"/>
          <w:rFonts w:asciiTheme="minorHAnsi" w:hAnsiTheme="minorHAnsi" w:cstheme="minorBidi"/>
        </w:rPr>
        <w:commentReference w:id="41"/>
      </w:r>
      <w:r>
        <w:t>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42" w:name="_Toc26229425"/>
      <w:bookmarkStart w:id="43" w:name="_Toc43243300"/>
      <w:r>
        <w:lastRenderedPageBreak/>
        <w:t>ROS</w:t>
      </w:r>
      <w:r w:rsidRPr="009B75EB">
        <w:t xml:space="preserve"> </w:t>
      </w:r>
      <w:proofErr w:type="spellStart"/>
      <w:r>
        <w:t>MoveIt</w:t>
      </w:r>
      <w:bookmarkEnd w:id="42"/>
      <w:bookmarkEnd w:id="43"/>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35466F86" w:rsidR="00D52FC7" w:rsidRDefault="00D52FC7" w:rsidP="00D52FC7">
      <w:pPr>
        <w:pStyle w:val="a4"/>
        <w:numPr>
          <w:ilvl w:val="0"/>
          <w:numId w:val="4"/>
        </w:numPr>
      </w:pPr>
      <w:commentRangeStart w:id="44"/>
      <w:commentRangeStart w:id="45"/>
      <w:r>
        <w:t>Генератор траекторий, избегающий локальны</w:t>
      </w:r>
      <w:r w:rsidR="008D688E">
        <w:t>х</w:t>
      </w:r>
      <w:r>
        <w:t xml:space="preserve"> минимумов</w:t>
      </w:r>
      <w:r w:rsidR="008D688E" w:rsidRPr="008D688E">
        <w:t>;</w:t>
      </w:r>
    </w:p>
    <w:p w14:paraId="0B400BE0" w14:textId="07AF40A5"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r w:rsidR="008D688E" w:rsidRPr="008D688E">
        <w:t>;</w:t>
      </w:r>
    </w:p>
    <w:p w14:paraId="33144FEA" w14:textId="4D8EA1A0"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r w:rsidR="008D688E" w:rsidRPr="008D688E">
        <w:t>;</w:t>
      </w:r>
    </w:p>
    <w:p w14:paraId="2D4A9F0C" w14:textId="0631FC6C" w:rsidR="00D52FC7" w:rsidRDefault="00D52FC7" w:rsidP="00D52FC7">
      <w:pPr>
        <w:pStyle w:val="a4"/>
        <w:numPr>
          <w:ilvl w:val="0"/>
          <w:numId w:val="4"/>
        </w:numPr>
      </w:pPr>
      <w:r>
        <w:t>Исполнение команд на контроллерах приводов</w:t>
      </w:r>
      <w:r w:rsidR="008D688E" w:rsidRPr="008D688E">
        <w:t>;</w:t>
      </w:r>
    </w:p>
    <w:p w14:paraId="22C45D70" w14:textId="674E2253" w:rsidR="00D52FC7" w:rsidRDefault="00D52FC7" w:rsidP="00D52FC7">
      <w:pPr>
        <w:pStyle w:val="a4"/>
        <w:numPr>
          <w:ilvl w:val="0"/>
          <w:numId w:val="4"/>
        </w:numPr>
      </w:pPr>
      <w:r>
        <w:t xml:space="preserve">Подключение к датчикам глубины и камерам </w:t>
      </w:r>
      <w:r>
        <w:rPr>
          <w:lang w:val="en-US"/>
        </w:rPr>
        <w:t>RGBZ</w:t>
      </w:r>
      <w:r w:rsidR="008D688E" w:rsidRPr="008D688E">
        <w:t>;</w:t>
      </w:r>
    </w:p>
    <w:p w14:paraId="62414F80" w14:textId="3193570F" w:rsidR="00D52FC7" w:rsidRDefault="002E559C" w:rsidP="00D52FC7">
      <w:pPr>
        <w:pStyle w:val="a4"/>
        <w:numPr>
          <w:ilvl w:val="0"/>
          <w:numId w:val="4"/>
        </w:numPr>
      </w:pPr>
      <w:r>
        <w:t>Построение траекторий в изменяю</w:t>
      </w:r>
      <w:r w:rsidR="008D688E">
        <w:t>щейся среде, благодаря обработке</w:t>
      </w:r>
      <w:r>
        <w:t xml:space="preserve"> облака точек, поступающего с </w:t>
      </w:r>
      <w:r>
        <w:rPr>
          <w:lang w:val="en-US"/>
        </w:rPr>
        <w:t>RGBZ</w:t>
      </w:r>
      <w:r w:rsidRPr="002E559C">
        <w:t xml:space="preserve"> </w:t>
      </w:r>
      <w:r>
        <w:t>камер.</w:t>
      </w:r>
      <w:commentRangeEnd w:id="44"/>
      <w:r w:rsidR="00717ADB">
        <w:rPr>
          <w:rStyle w:val="afb"/>
          <w:rFonts w:asciiTheme="minorHAnsi" w:hAnsiTheme="minorHAnsi" w:cstheme="minorBidi"/>
        </w:rPr>
        <w:commentReference w:id="44"/>
      </w:r>
      <w:commentRangeEnd w:id="45"/>
      <w:r w:rsidR="00717ADB">
        <w:rPr>
          <w:rStyle w:val="afb"/>
          <w:rFonts w:asciiTheme="minorHAnsi" w:hAnsiTheme="minorHAnsi" w:cstheme="minorBidi"/>
        </w:rPr>
        <w:commentReference w:id="45"/>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720FAA45" w:rsidR="00D52FC7" w:rsidRPr="004D5C81" w:rsidRDefault="00762028" w:rsidP="00D52FC7">
      <w:pPr>
        <w:pStyle w:val="a4"/>
      </w:pPr>
      <w:commentRangeStart w:id="46"/>
      <w:r>
        <w:t xml:space="preserve">В дальнейшем планируется </w:t>
      </w:r>
      <w:commentRangeEnd w:id="46"/>
      <w:r w:rsidR="00717ADB">
        <w:rPr>
          <w:rStyle w:val="afb"/>
          <w:rFonts w:asciiTheme="minorHAnsi" w:hAnsiTheme="minorHAnsi" w:cstheme="minorBidi"/>
        </w:rPr>
        <w:commentReference w:id="46"/>
      </w:r>
      <w:r>
        <w:t>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w:t>
      </w:r>
      <w:r w:rsidR="008D688E">
        <w:t>е</w:t>
      </w:r>
      <w:r w:rsidR="00B377FA">
        <w:t>, а так</w:t>
      </w:r>
      <w:r w:rsidR="00C50161">
        <w:t xml:space="preserve">же позволит </w:t>
      </w:r>
      <w:r w:rsidR="00B377FA">
        <w:t>стабилизировать положение захватного устройства при волнении.</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47" w:name="_Toc43243301"/>
      <w:r>
        <w:lastRenderedPageBreak/>
        <w:t>Решение задач кинематики</w:t>
      </w:r>
      <w:bookmarkEnd w:id="47"/>
    </w:p>
    <w:p w14:paraId="1A5EB5AF" w14:textId="4597B7B6" w:rsidR="008B6770" w:rsidRPr="00D47EF7" w:rsidRDefault="005E3CD2" w:rsidP="003F5AC7">
      <w:pPr>
        <w:pStyle w:val="a4"/>
      </w:pPr>
      <w:r>
        <w:t xml:space="preserve">Для реализации системы управления </w:t>
      </w:r>
      <w:r w:rsidR="008D688E">
        <w:t>манипулятором необходимо решить</w:t>
      </w:r>
      <w:r>
        <w:t xml:space="preserve"> как прямую, так и обратную задачи кинематики. Для рассматриваемого манипулятора приводится решение ОЗК </w:t>
      </w:r>
      <w:commentRangeStart w:id="48"/>
      <w:r>
        <w:t>с</w:t>
      </w:r>
      <w:commentRangeEnd w:id="48"/>
      <w:r w:rsidR="00717ADB">
        <w:rPr>
          <w:rStyle w:val="afb"/>
          <w:rFonts w:asciiTheme="minorHAnsi" w:hAnsiTheme="minorHAnsi" w:cstheme="minorBidi"/>
        </w:rPr>
        <w:commentReference w:id="48"/>
      </w:r>
      <w:r>
        <w:t xml:space="preserve"> через геометрическое представление кинематических связей и через формализм ДХ.</w:t>
      </w:r>
    </w:p>
    <w:p w14:paraId="3E6CBA0A" w14:textId="57E18F30" w:rsidR="00A37AEC" w:rsidRPr="00874555" w:rsidRDefault="00A37AEC" w:rsidP="007A70FA">
      <w:pPr>
        <w:pStyle w:val="2"/>
      </w:pPr>
      <w:bookmarkStart w:id="49" w:name="_Toc26229428"/>
      <w:bookmarkStart w:id="50" w:name="_Toc43243302"/>
      <w:r w:rsidRPr="00874555">
        <w:t>Решение через ДХ</w:t>
      </w:r>
      <w:bookmarkEnd w:id="49"/>
      <w:r w:rsidR="002579DE" w:rsidRPr="00874555">
        <w:t xml:space="preserve"> представление</w:t>
      </w:r>
      <w:commentRangeStart w:id="51"/>
      <w:r w:rsidR="002260D6">
        <w:t>.</w:t>
      </w:r>
      <w:bookmarkEnd w:id="50"/>
      <w:commentRangeEnd w:id="51"/>
      <w:r w:rsidR="00717ADB">
        <w:rPr>
          <w:rStyle w:val="afb"/>
          <w:rFonts w:asciiTheme="minorHAnsi" w:eastAsiaTheme="minorHAnsi" w:hAnsiTheme="minorHAnsi" w:cstheme="minorBidi"/>
          <w:b w:val="0"/>
          <w:color w:val="auto"/>
        </w:rPr>
        <w:commentReference w:id="51"/>
      </w:r>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commentRangeStart w:id="52"/>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commentRangeEnd w:id="52"/>
      <w:r w:rsidR="00717ADB">
        <w:rPr>
          <w:rStyle w:val="afb"/>
          <w:rFonts w:asciiTheme="minorHAnsi" w:hAnsiTheme="minorHAnsi" w:cstheme="minorBidi"/>
        </w:rPr>
        <w:commentReference w:id="52"/>
      </w:r>
    </w:p>
    <w:p w14:paraId="4AE00081" w14:textId="77777777" w:rsidR="00144CE6" w:rsidRDefault="00144CE6" w:rsidP="00144CE6">
      <w:pPr>
        <w:pStyle w:val="a4"/>
        <w:rPr>
          <w:rFonts w:eastAsiaTheme="minorEastAsia"/>
        </w:rPr>
      </w:pPr>
      <w:commentRangeStart w:id="53"/>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lastRenderedPageBreak/>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commentRangeEnd w:id="53"/>
      <w:r w:rsidR="00717ADB">
        <w:rPr>
          <w:rStyle w:val="afb"/>
          <w:rFonts w:asciiTheme="minorHAnsi" w:hAnsiTheme="minorHAnsi" w:cstheme="minorBidi"/>
        </w:rPr>
        <w:commentReference w:id="53"/>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761A91F" w:rsidR="00A37AEC" w:rsidRDefault="008018ED" w:rsidP="00E2509E">
      <w:pPr>
        <w:pStyle w:val="af0"/>
      </w:pPr>
      <w:commentRangeStart w:id="54"/>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4</w:t>
      </w:r>
      <w:r w:rsidR="000A09E2">
        <w:rPr>
          <w:noProof/>
        </w:rPr>
        <w:fldChar w:fldCharType="end"/>
      </w:r>
      <w:commentRangeEnd w:id="54"/>
      <w:r w:rsidR="00717ADB">
        <w:rPr>
          <w:rStyle w:val="afb"/>
          <w:rFonts w:asciiTheme="minorHAnsi" w:hAnsiTheme="minorHAnsi"/>
          <w:iCs w:val="0"/>
          <w:color w:val="auto"/>
        </w:rPr>
        <w:commentReference w:id="54"/>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681016E6" w:rsidR="000A0DE8" w:rsidRDefault="000A0DE8" w:rsidP="005E3CD2">
      <w:pPr>
        <w:pStyle w:val="af0"/>
        <w:jc w:val="left"/>
      </w:pPr>
      <w:commentRangeStart w:id="55"/>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1</w:t>
      </w:r>
      <w:r w:rsidR="000A09E2">
        <w:rPr>
          <w:noProof/>
        </w:rPr>
        <w:fldChar w:fldCharType="end"/>
      </w:r>
      <w:r>
        <w:t xml:space="preserve"> - Значение параметров ДХ</w:t>
      </w:r>
      <w:commentRangeEnd w:id="55"/>
      <w:r w:rsidR="00717ADB">
        <w:rPr>
          <w:rStyle w:val="afb"/>
          <w:rFonts w:asciiTheme="minorHAnsi" w:hAnsiTheme="minorHAnsi"/>
          <w:iCs w:val="0"/>
          <w:color w:val="auto"/>
        </w:rPr>
        <w:commentReference w:id="55"/>
      </w:r>
    </w:p>
    <w:p w14:paraId="4C4B6C9E" w14:textId="77777777" w:rsidR="00F10656" w:rsidRPr="00F10656" w:rsidRDefault="00F10656" w:rsidP="00F10656">
      <w:pPr>
        <w:pStyle w:val="a4"/>
      </w:pP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r w:rsidR="00BD0756" w14:paraId="791EA629" w14:textId="77777777" w:rsidTr="002D70DF">
        <w:tc>
          <w:tcPr>
            <w:tcW w:w="1335" w:type="dxa"/>
            <w:vAlign w:val="center"/>
          </w:tcPr>
          <w:p w14:paraId="5DA39CB4" w14:textId="77777777" w:rsidR="00BD0756" w:rsidRDefault="00BD0756" w:rsidP="00A37AEC">
            <w:pPr>
              <w:pStyle w:val="a4"/>
              <w:ind w:firstLine="0"/>
              <w:jc w:val="center"/>
              <w:rPr>
                <w:lang w:val="en-US"/>
              </w:rPr>
            </w:pPr>
          </w:p>
        </w:tc>
        <w:tc>
          <w:tcPr>
            <w:tcW w:w="1335" w:type="dxa"/>
            <w:vAlign w:val="center"/>
          </w:tcPr>
          <w:p w14:paraId="68BF7FC1" w14:textId="77777777" w:rsidR="00BD0756" w:rsidRDefault="00BD0756" w:rsidP="00A37AEC">
            <w:pPr>
              <w:pStyle w:val="a4"/>
              <w:ind w:firstLine="0"/>
              <w:jc w:val="center"/>
            </w:pPr>
          </w:p>
        </w:tc>
        <w:tc>
          <w:tcPr>
            <w:tcW w:w="1335" w:type="dxa"/>
            <w:vAlign w:val="center"/>
          </w:tcPr>
          <w:p w14:paraId="1594EB34" w14:textId="77777777" w:rsidR="00BD0756" w:rsidRDefault="00BD0756" w:rsidP="00A37AEC">
            <w:pPr>
              <w:pStyle w:val="a4"/>
              <w:ind w:firstLine="0"/>
              <w:jc w:val="center"/>
            </w:pPr>
          </w:p>
        </w:tc>
        <w:tc>
          <w:tcPr>
            <w:tcW w:w="1335" w:type="dxa"/>
            <w:vAlign w:val="center"/>
          </w:tcPr>
          <w:p w14:paraId="0D0FE670" w14:textId="77777777" w:rsidR="00BD0756" w:rsidRDefault="00BD0756" w:rsidP="00A37AEC">
            <w:pPr>
              <w:pStyle w:val="a4"/>
              <w:ind w:firstLine="0"/>
              <w:jc w:val="center"/>
            </w:pPr>
          </w:p>
        </w:tc>
        <w:tc>
          <w:tcPr>
            <w:tcW w:w="1335" w:type="dxa"/>
            <w:vAlign w:val="center"/>
          </w:tcPr>
          <w:p w14:paraId="3608012C" w14:textId="77777777" w:rsidR="00BD0756" w:rsidRDefault="00BD0756" w:rsidP="00A37AEC">
            <w:pPr>
              <w:pStyle w:val="a4"/>
              <w:ind w:firstLine="0"/>
              <w:jc w:val="center"/>
            </w:pPr>
          </w:p>
        </w:tc>
        <w:tc>
          <w:tcPr>
            <w:tcW w:w="1335" w:type="dxa"/>
            <w:vAlign w:val="center"/>
          </w:tcPr>
          <w:p w14:paraId="6C21CE72" w14:textId="77777777" w:rsidR="00BD0756" w:rsidRDefault="00BD0756" w:rsidP="00A37AEC">
            <w:pPr>
              <w:pStyle w:val="a4"/>
              <w:ind w:firstLine="0"/>
              <w:jc w:val="center"/>
              <w:rPr>
                <w:lang w:val="en-US"/>
              </w:rPr>
            </w:pPr>
          </w:p>
        </w:tc>
        <w:tc>
          <w:tcPr>
            <w:tcW w:w="1335" w:type="dxa"/>
            <w:vAlign w:val="center"/>
          </w:tcPr>
          <w:p w14:paraId="67F9E6F8" w14:textId="77777777" w:rsidR="00BD0756" w:rsidRDefault="00BD0756" w:rsidP="00A37AEC">
            <w:pPr>
              <w:pStyle w:val="a4"/>
              <w:ind w:firstLine="0"/>
              <w:jc w:val="center"/>
            </w:pPr>
          </w:p>
        </w:tc>
      </w:tr>
    </w:tbl>
    <w:p w14:paraId="7B716925" w14:textId="77777777" w:rsidR="00F10656" w:rsidRDefault="00F10656" w:rsidP="00A37AEC">
      <w:pPr>
        <w:pStyle w:val="a4"/>
      </w:pPr>
    </w:p>
    <w:p w14:paraId="311006A7" w14:textId="4B82FEAF"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 xml:space="preserve">й системы координат </w:t>
      </w:r>
      <w:proofErr w:type="spellStart"/>
      <w:r w:rsidR="008D688E">
        <w:t>сонаправлен</w:t>
      </w:r>
      <w:r>
        <w:t>ы</w:t>
      </w:r>
      <w:proofErr w:type="spellEnd"/>
      <w:r>
        <w:t xml:space="preserve">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4"/>
        <w:gridCol w:w="1061"/>
      </w:tblGrid>
      <w:tr w:rsidR="000E3B84" w14:paraId="1CA75366" w14:textId="77777777" w:rsidTr="000E3B84">
        <w:tc>
          <w:tcPr>
            <w:tcW w:w="8642" w:type="dxa"/>
          </w:tcPr>
          <w:p w14:paraId="1FCE898B" w14:textId="77777777" w:rsidR="000E3B84" w:rsidRDefault="008F7D6C"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5058CE79" w:rsidR="000E3B84" w:rsidRPr="000E3B84" w:rsidRDefault="000E3B84" w:rsidP="00E2509E">
            <w:pPr>
              <w:pStyle w:val="af0"/>
            </w:pPr>
            <w:r>
              <w:t>(</w:t>
            </w:r>
            <w:commentRangeStart w:id="56"/>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w:t>
            </w:r>
            <w:r w:rsidR="000A09E2">
              <w:rPr>
                <w:noProof/>
              </w:rPr>
              <w:fldChar w:fldCharType="end"/>
            </w:r>
            <w:commentRangeEnd w:id="56"/>
            <w:r w:rsidR="00717ADB">
              <w:rPr>
                <w:rStyle w:val="afb"/>
                <w:rFonts w:asciiTheme="minorHAnsi" w:hAnsiTheme="minorHAnsi"/>
                <w:iCs w:val="0"/>
                <w:color w:val="auto"/>
              </w:rPr>
              <w:commentReference w:id="56"/>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8F7D6C"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w:commentRangeStart w:id="57"/>
                      <w:commentRangeEnd w:id="57"/>
                      <m:r>
                        <m:rPr>
                          <m:sty m:val="p"/>
                        </m:rPr>
                        <w:rPr>
                          <w:rStyle w:val="afb"/>
                          <w:rFonts w:asciiTheme="minorHAnsi" w:hAnsiTheme="minorHAnsi" w:cstheme="minorBidi"/>
                        </w:rPr>
                        <w:commentReference w:id="57"/>
                      </m:r>
                    </m:e>
                  </m:mr>
                </m:m>
              </m:oMath>
            </m:oMathPara>
          </w:p>
          <w:p w14:paraId="7B00289B" w14:textId="77777777" w:rsidR="000E3B84" w:rsidRDefault="000E3B84" w:rsidP="00D67E01">
            <w:pPr>
              <w:pStyle w:val="a4"/>
              <w:ind w:firstLine="0"/>
            </w:pPr>
          </w:p>
        </w:tc>
        <w:tc>
          <w:tcPr>
            <w:tcW w:w="703" w:type="dxa"/>
            <w:vAlign w:val="center"/>
          </w:tcPr>
          <w:p w14:paraId="5022C4C2" w14:textId="48502D07" w:rsidR="000E3B84" w:rsidRDefault="000E3B84" w:rsidP="00E2509E">
            <w:pPr>
              <w:pStyle w:val="af0"/>
            </w:pPr>
            <w:r>
              <w:t>(</w:t>
            </w:r>
            <w:r w:rsidR="000A09E2">
              <w:fldChar w:fldCharType="begin"/>
            </w:r>
            <w:r>
              <w:instrText xml:space="preserve"> SEQ Формула \* ARABIC </w:instrText>
            </w:r>
            <w:r w:rsidR="000A09E2">
              <w:fldChar w:fldCharType="separate"/>
            </w:r>
            <w:r w:rsidR="00E841D8">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commentRangeStart w:id="58"/>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commentRangeEnd w:id="58"/>
      <w:r w:rsidR="00880E6B">
        <w:rPr>
          <w:rStyle w:val="afb"/>
          <w:rFonts w:asciiTheme="minorHAnsi" w:hAnsiTheme="minorHAnsi" w:cstheme="minorBidi"/>
        </w:rPr>
        <w:commentReference w:id="5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8F7D6C"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4B708BB9"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w:t>
            </w:r>
            <w:r w:rsidR="000A09E2">
              <w:rPr>
                <w:noProof/>
              </w:rPr>
              <w:fldChar w:fldCharType="end"/>
            </w:r>
            <w:r>
              <w:t>)</w:t>
            </w:r>
          </w:p>
        </w:tc>
      </w:tr>
    </w:tbl>
    <w:p w14:paraId="2794F2B4" w14:textId="77777777" w:rsidR="00C40DC7" w:rsidRDefault="00C40DC7" w:rsidP="00A37AEC">
      <w:pPr>
        <w:pStyle w:val="a4"/>
      </w:pPr>
      <w:commentRangeStart w:id="59"/>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commentRangeEnd w:id="59"/>
      <w:r w:rsidR="00880E6B">
        <w:rPr>
          <w:rStyle w:val="afb"/>
          <w:rFonts w:asciiTheme="minorHAnsi" w:hAnsiTheme="minorHAnsi" w:cstheme="minorBidi"/>
        </w:rPr>
        <w:commentReference w:id="59"/>
      </w:r>
    </w:p>
    <w:p w14:paraId="182FA63B" w14:textId="77777777" w:rsidR="00F431E5" w:rsidRDefault="00F431E5" w:rsidP="00A37AEC">
      <w:pPr>
        <w:pStyle w:val="a4"/>
      </w:pPr>
      <w:r>
        <w:t xml:space="preserve">Так как </w:t>
      </w:r>
      <w:commentRangeStart w:id="60"/>
      <w:r>
        <w:t>6</w:t>
      </w:r>
      <w:commentRangeEnd w:id="60"/>
      <w:r w:rsidR="00880E6B">
        <w:rPr>
          <w:rStyle w:val="afb"/>
          <w:rFonts w:asciiTheme="minorHAnsi" w:hAnsiTheme="minorHAnsi" w:cstheme="minorBidi"/>
        </w:rPr>
        <w:commentReference w:id="60"/>
      </w:r>
      <w:r>
        <w:t xml:space="preserve">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 xml:space="preserve">известна </w:t>
      </w:r>
      <w:commentRangeStart w:id="61"/>
      <w:r>
        <w:t>заранее</w:t>
      </w:r>
      <w:commentRangeEnd w:id="61"/>
      <w:r w:rsidR="00880E6B">
        <w:rPr>
          <w:rStyle w:val="afb"/>
          <w:rFonts w:asciiTheme="minorHAnsi" w:hAnsiTheme="minorHAnsi" w:cstheme="minorBidi"/>
        </w:rPr>
        <w:commentReference w:id="6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8F7D6C"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1DEB3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4</w:t>
            </w:r>
            <w:r w:rsidR="000A09E2">
              <w:rPr>
                <w:noProof/>
              </w:rPr>
              <w:fldChar w:fldCharType="end"/>
            </w:r>
            <w:r>
              <w:t>)</w:t>
            </w:r>
          </w:p>
        </w:tc>
      </w:tr>
    </w:tbl>
    <w:p w14:paraId="6E740253" w14:textId="77777777" w:rsidR="00F431E5" w:rsidRDefault="0003233F" w:rsidP="00A37AEC">
      <w:pPr>
        <w:pStyle w:val="a4"/>
      </w:pPr>
      <w:commentRangeStart w:id="62"/>
      <w:r>
        <w:t>Получившаяся система уравнений имеет вид</w:t>
      </w:r>
      <w:commentRangeEnd w:id="62"/>
      <w:r w:rsidR="00880E6B">
        <w:rPr>
          <w:rStyle w:val="afb"/>
          <w:rFonts w:asciiTheme="minorHAnsi" w:hAnsiTheme="minorHAnsi" w:cstheme="minorBidi"/>
        </w:rPr>
        <w:commentReference w:id="62"/>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8F7D6C"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6D4B877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8F7D6C"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0C91D7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8F7D6C"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6555352E"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8F7D6C"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532FC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8F7D6C"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0C6D1DA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8F7D6C"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364D46D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8F7D6C"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230567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8F7D6C"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18CF1F1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8F7D6C"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7D2418A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8F7D6C"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00E579E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8F7D6C"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6427C8F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8F7D6C"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54BB7CF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6</w:t>
            </w:r>
            <w:r w:rsidR="000A09E2">
              <w:rPr>
                <w:noProof/>
              </w:rPr>
              <w:fldChar w:fldCharType="end"/>
            </w:r>
            <w:r>
              <w:t>)</w:t>
            </w:r>
          </w:p>
        </w:tc>
      </w:tr>
    </w:tbl>
    <w:p w14:paraId="784509D3" w14:textId="77777777" w:rsidR="00834CE8" w:rsidRDefault="00834CE8" w:rsidP="00A37AEC">
      <w:pPr>
        <w:pStyle w:val="a4"/>
      </w:pPr>
    </w:p>
    <w:p w14:paraId="0B96E20F" w14:textId="04498060" w:rsidR="008D00A0" w:rsidRDefault="008D00A0" w:rsidP="00A37AEC">
      <w:pPr>
        <w:pStyle w:val="a4"/>
      </w:pPr>
      <w:r>
        <w:t>Как видно из системы уравнений выше, параметры шестого сочлен</w:t>
      </w:r>
      <w:r w:rsidR="008D688E">
        <w:t xml:space="preserve">ения никак не </w:t>
      </w:r>
      <w:commentRangeStart w:id="63"/>
      <w:proofErr w:type="spellStart"/>
      <w:r w:rsidR="008D688E">
        <w:t>уча</w:t>
      </w:r>
      <w:r>
        <w:t>вствуют</w:t>
      </w:r>
      <w:proofErr w:type="spellEnd"/>
      <w:r>
        <w:t xml:space="preserve"> </w:t>
      </w:r>
      <w:commentRangeEnd w:id="63"/>
      <w:r w:rsidR="00880E6B">
        <w:rPr>
          <w:rStyle w:val="afb"/>
          <w:rFonts w:asciiTheme="minorHAnsi" w:hAnsiTheme="minorHAnsi" w:cstheme="minorBidi"/>
        </w:rPr>
        <w:commentReference w:id="63"/>
      </w:r>
      <w:r>
        <w:t xml:space="preserve">в конечном расчете и не усложняют систему. </w:t>
      </w:r>
    </w:p>
    <w:p w14:paraId="366B1D69" w14:textId="09178FE8" w:rsidR="00F431E5" w:rsidRDefault="008D688E" w:rsidP="00A37AEC">
      <w:pPr>
        <w:pStyle w:val="a4"/>
      </w:pPr>
      <w:commentRangeStart w:id="64"/>
      <w:r>
        <w:lastRenderedPageBreak/>
        <w:t xml:space="preserve">Данная </w:t>
      </w:r>
      <w:commentRangeEnd w:id="64"/>
      <w:r w:rsidR="00880E6B">
        <w:rPr>
          <w:rStyle w:val="afb"/>
          <w:rFonts w:asciiTheme="minorHAnsi" w:hAnsiTheme="minorHAnsi" w:cstheme="minorBidi"/>
        </w:rPr>
        <w:commentReference w:id="64"/>
      </w:r>
      <w:r>
        <w:t>система уравнений</w:t>
      </w:r>
      <w:r w:rsidR="002C6BCB">
        <w:t xml:space="preserve"> позволяет решать ПЗК – нахождение декартовых координат захватного устройства в зависимости от обобщенных координат манипулятора</w:t>
      </w:r>
      <w:r w:rsidR="00E46B9B">
        <w:t>. Так</w:t>
      </w:r>
      <w:commentRangeStart w:id="65"/>
      <w:r w:rsidR="00E46B9B">
        <w:t xml:space="preserve"> </w:t>
      </w:r>
      <w:commentRangeEnd w:id="65"/>
      <w:r w:rsidR="00880E6B">
        <w:rPr>
          <w:rStyle w:val="afb"/>
          <w:rFonts w:asciiTheme="minorHAnsi" w:hAnsiTheme="minorHAnsi" w:cstheme="minorBidi"/>
        </w:rPr>
        <w:commentReference w:id="65"/>
      </w:r>
      <w:r w:rsidR="00E46B9B">
        <w:t xml:space="preserve">же нахождение элементов </w:t>
      </w:r>
      <w:proofErr w:type="spellStart"/>
      <w:r w:rsidR="00E46B9B">
        <w:rPr>
          <w:lang w:val="en-US"/>
        </w:rPr>
        <w:t>px</w:t>
      </w:r>
      <w:proofErr w:type="spellEnd"/>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w:t>
      </w:r>
      <w:commentRangeStart w:id="66"/>
      <w:r w:rsidR="00E46B9B">
        <w:t xml:space="preserve">с дном </w:t>
      </w:r>
      <w:commentRangeEnd w:id="66"/>
      <w:r w:rsidR="00880E6B">
        <w:rPr>
          <w:rStyle w:val="afb"/>
          <w:rFonts w:asciiTheme="minorHAnsi" w:hAnsiTheme="minorHAnsi" w:cstheme="minorBidi"/>
        </w:rPr>
        <w:commentReference w:id="66"/>
      </w:r>
      <w:r w:rsidR="00E46B9B">
        <w:t xml:space="preserve">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5433F9C7" w:rsidR="008D00A0" w:rsidRPr="00874555" w:rsidRDefault="00871E1D" w:rsidP="007A70FA">
      <w:pPr>
        <w:pStyle w:val="2"/>
      </w:pPr>
      <w:bookmarkStart w:id="67" w:name="_Toc26229429"/>
      <w:bookmarkStart w:id="68" w:name="_Toc43243303"/>
      <w:r>
        <w:t>ОЗК используя формализм</w:t>
      </w:r>
      <w:r w:rsidR="00432C08" w:rsidRPr="00874555">
        <w:t xml:space="preserve"> ДХ</w:t>
      </w:r>
      <w:bookmarkEnd w:id="67"/>
      <w:commentRangeStart w:id="69"/>
      <w:r w:rsidR="002260D6">
        <w:t>.</w:t>
      </w:r>
      <w:bookmarkEnd w:id="68"/>
      <w:commentRangeEnd w:id="69"/>
      <w:r w:rsidR="00880E6B">
        <w:rPr>
          <w:rStyle w:val="afb"/>
          <w:rFonts w:asciiTheme="minorHAnsi" w:eastAsiaTheme="minorHAnsi" w:hAnsiTheme="minorHAnsi" w:cstheme="minorBidi"/>
          <w:b w:val="0"/>
          <w:color w:val="auto"/>
        </w:rPr>
        <w:commentReference w:id="69"/>
      </w:r>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xml:space="preserve">) </w:t>
      </w:r>
      <w:commentRangeStart w:id="70"/>
      <w:r>
        <w:t>получим</w:t>
      </w:r>
      <w:commentRangeEnd w:id="70"/>
      <w:r w:rsidR="00880E6B">
        <w:rPr>
          <w:rStyle w:val="afb"/>
          <w:rFonts w:asciiTheme="minorHAnsi" w:hAnsiTheme="minorHAnsi" w:cstheme="minorBidi"/>
        </w:rPr>
        <w:commentReference w:id="70"/>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23A326AB"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7</w:t>
            </w:r>
            <w:r w:rsidR="000A09E2">
              <w:rPr>
                <w:noProof/>
              </w:rPr>
              <w:fldChar w:fldCharType="end"/>
            </w:r>
            <w:r>
              <w:t>)</w:t>
            </w:r>
          </w:p>
        </w:tc>
      </w:tr>
    </w:tbl>
    <w:p w14:paraId="1B805900" w14:textId="77777777" w:rsidR="00432C08" w:rsidRDefault="007A6B8C" w:rsidP="00432C08">
      <w:pPr>
        <w:pStyle w:val="a4"/>
      </w:pPr>
      <w:r>
        <w:t>Далее из формул (</w:t>
      </w:r>
      <w:commentRangeStart w:id="71"/>
      <w:r>
        <w:t>14) и (14</w:t>
      </w:r>
      <w:commentRangeEnd w:id="71"/>
      <w:r w:rsidR="00880E6B">
        <w:rPr>
          <w:rStyle w:val="afb"/>
          <w:rFonts w:asciiTheme="minorHAnsi" w:hAnsiTheme="minorHAnsi" w:cstheme="minorBidi"/>
        </w:rPr>
        <w:commentReference w:id="71"/>
      </w:r>
      <w:r>
        <w:t xml:space="preserve">)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3A8BF982"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0A1668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2DA60692"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0</w:t>
            </w:r>
            <w:r w:rsidR="000A09E2">
              <w:rPr>
                <w:noProof/>
              </w:rPr>
              <w:fldChar w:fldCharType="end"/>
            </w:r>
            <w:r>
              <w:t>)</w:t>
            </w:r>
          </w:p>
        </w:tc>
      </w:tr>
    </w:tbl>
    <w:p w14:paraId="002889E1" w14:textId="485BFA61"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p>
    <w:p w14:paraId="2E3E23ED" w14:textId="77777777" w:rsidR="006D3CD5" w:rsidRDefault="006D3CD5" w:rsidP="00432C08">
      <w:pPr>
        <w:pStyle w:val="a4"/>
      </w:pPr>
      <w:r>
        <w:t xml:space="preserve">Из формул (14) и (15) можно показать, </w:t>
      </w:r>
      <w:commentRangeStart w:id="72"/>
      <w:r>
        <w:t>что</w:t>
      </w:r>
      <w:commentRangeEnd w:id="72"/>
      <w:r w:rsidR="00880E6B">
        <w:rPr>
          <w:rStyle w:val="afb"/>
          <w:rFonts w:asciiTheme="minorHAnsi" w:hAnsiTheme="minorHAnsi" w:cstheme="minorBidi"/>
        </w:rPr>
        <w:commentReference w:id="72"/>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4BEBEEC3"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1</w:t>
            </w:r>
            <w:r w:rsidR="000A09E2">
              <w:rPr>
                <w:noProof/>
              </w:rPr>
              <w:fldChar w:fldCharType="end"/>
            </w:r>
            <w:r>
              <w:t>)</w:t>
            </w:r>
          </w:p>
        </w:tc>
      </w:tr>
    </w:tbl>
    <w:p w14:paraId="26A53F18" w14:textId="77777777" w:rsidR="00147771" w:rsidRDefault="00147771" w:rsidP="00147771">
      <w:pPr>
        <w:pStyle w:val="a4"/>
      </w:pPr>
      <w:r>
        <w:lastRenderedPageBreak/>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3C592E94"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1B01AE8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8F7D6C"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CA38782"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644E588A"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5</w:t>
            </w:r>
            <w:r w:rsidR="000A09E2">
              <w:rPr>
                <w:noProof/>
              </w:rPr>
              <w:fldChar w:fldCharType="end"/>
            </w:r>
            <w:r>
              <w:t>)</w:t>
            </w:r>
          </w:p>
        </w:tc>
      </w:tr>
    </w:tbl>
    <w:p w14:paraId="21C50B76" w14:textId="77777777" w:rsidR="006F6048" w:rsidRDefault="00D67E01" w:rsidP="00147771">
      <w:pPr>
        <w:pStyle w:val="a4"/>
      </w:pPr>
      <w:commentRangeStart w:id="73"/>
      <w:r>
        <w:t xml:space="preserve">Разложим </w:t>
      </w:r>
      <w:commentRangeEnd w:id="73"/>
      <w:r w:rsidR="00880E6B">
        <w:rPr>
          <w:rStyle w:val="afb"/>
          <w:rFonts w:asciiTheme="minorHAnsi" w:hAnsiTheme="minorHAnsi" w:cstheme="minorBidi"/>
        </w:rPr>
        <w:commentReference w:id="73"/>
      </w:r>
      <w:r>
        <w:t>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BFCC042"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345D6EEA"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1E38D865"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w:t>
      </w:r>
      <w:commentRangeStart w:id="74"/>
      <w:r>
        <w:t xml:space="preserve">умножим </w:t>
      </w:r>
      <w:commentRangeEnd w:id="74"/>
      <w:r w:rsidR="00880E6B">
        <w:rPr>
          <w:rStyle w:val="afb"/>
          <w:rFonts w:asciiTheme="minorHAnsi" w:hAnsiTheme="minorHAnsi" w:cstheme="minorBidi"/>
        </w:rPr>
        <w:commentReference w:id="74"/>
      </w:r>
      <w:r>
        <w:t xml:space="preserve">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w:t>
      </w:r>
      <w:commentRangeStart w:id="75"/>
      <w:r>
        <w:rPr>
          <w:rFonts w:eastAsiaTheme="minorEastAsia"/>
          <w:iCs/>
          <w:color w:val="000000" w:themeColor="text1"/>
          <w:szCs w:val="18"/>
        </w:rPr>
        <w:t xml:space="preserve">сложим </w:t>
      </w:r>
      <w:commentRangeEnd w:id="75"/>
      <w:r w:rsidR="00880E6B">
        <w:rPr>
          <w:rStyle w:val="afb"/>
          <w:rFonts w:asciiTheme="minorHAnsi" w:hAnsiTheme="minorHAnsi" w:cstheme="minorBidi"/>
        </w:rPr>
        <w:commentReference w:id="75"/>
      </w:r>
      <w:r>
        <w:rPr>
          <w:rFonts w:eastAsiaTheme="minorEastAsia"/>
          <w:iCs/>
          <w:color w:val="000000" w:themeColor="text1"/>
          <w:szCs w:val="18"/>
        </w:rPr>
        <w:t>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8F7D6C"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71158646"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commentRangeStart w:id="76"/>
      <w:r>
        <w:t xml:space="preserve">Умножим </w:t>
      </w:r>
      <w:commentRangeEnd w:id="76"/>
      <w:r w:rsidR="00880E6B">
        <w:rPr>
          <w:rStyle w:val="afb"/>
          <w:rFonts w:asciiTheme="minorHAnsi" w:hAnsiTheme="minorHAnsi" w:cstheme="minorBidi"/>
        </w:rPr>
        <w:commentReference w:id="76"/>
      </w:r>
      <w:r>
        <w:t>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w:t>
      </w:r>
      <w:commentRangeStart w:id="77"/>
      <w:r>
        <w:rPr>
          <w:rFonts w:eastAsiaTheme="minorEastAsia"/>
        </w:rPr>
        <w:t xml:space="preserve">сложим </w:t>
      </w:r>
      <w:commentRangeEnd w:id="77"/>
      <w:r w:rsidR="00880E6B">
        <w:rPr>
          <w:rStyle w:val="afb"/>
          <w:rFonts w:asciiTheme="minorHAnsi" w:hAnsiTheme="minorHAnsi" w:cstheme="minorBidi"/>
        </w:rPr>
        <w:commentReference w:id="77"/>
      </w:r>
      <w:r>
        <w:rPr>
          <w:rFonts w:eastAsiaTheme="minorEastAsia"/>
        </w:rPr>
        <w:t>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178AB4A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6269F312"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0CCA91F9"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7ECD8E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3</w:t>
            </w:r>
            <w:r w:rsidR="000A09E2">
              <w:rPr>
                <w:noProof/>
              </w:rPr>
              <w:fldChar w:fldCharType="end"/>
            </w:r>
            <w:r>
              <w:t>)</w:t>
            </w:r>
          </w:p>
        </w:tc>
      </w:tr>
    </w:tbl>
    <w:p w14:paraId="6042E519" w14:textId="77777777" w:rsidR="00375196" w:rsidRDefault="00375196" w:rsidP="00147771">
      <w:pPr>
        <w:pStyle w:val="a4"/>
      </w:pPr>
      <w:r>
        <w:t xml:space="preserve">ОЗК решена. Сводная таблица решения приведена </w:t>
      </w:r>
      <w:commentRangeStart w:id="78"/>
      <w:r>
        <w:t>ниже</w:t>
      </w:r>
      <w:commentRangeEnd w:id="78"/>
      <w:r w:rsidR="00880E6B">
        <w:rPr>
          <w:rStyle w:val="afb"/>
          <w:rFonts w:asciiTheme="minorHAnsi" w:hAnsiTheme="minorHAnsi" w:cstheme="minorBidi"/>
        </w:rPr>
        <w:commentReference w:id="78"/>
      </w:r>
    </w:p>
    <w:p w14:paraId="6909BCDA" w14:textId="565A32A1"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8F7D6C"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8F7D6C"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8F7D6C"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8F7D6C"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8F7D6C"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8F7D6C"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тангажа,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тангаж, рысканье) в матрицу поворота, что увеличит число операций и негативно скажется на времени </w:t>
      </w:r>
      <w:r w:rsidR="00066DA5" w:rsidRPr="00E44183">
        <w:t>вычислений</w:t>
      </w:r>
      <w:r w:rsidRPr="00E44183">
        <w:t xml:space="preserve">. </w:t>
      </w:r>
      <w:commentRangeStart w:id="79"/>
      <w:r w:rsidRPr="00E44183">
        <w:t xml:space="preserve">Применим </w:t>
      </w:r>
      <w:commentRangeEnd w:id="79"/>
      <w:r w:rsidR="00157EE4">
        <w:rPr>
          <w:rStyle w:val="afb"/>
          <w:rFonts w:asciiTheme="minorHAnsi" w:hAnsiTheme="minorHAnsi" w:cstheme="minorBidi"/>
        </w:rPr>
        <w:commentReference w:id="79"/>
      </w:r>
      <w:r w:rsidRPr="00E44183">
        <w:t>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80" w:name="_Toc26229430"/>
      <w:bookmarkStart w:id="81" w:name="_Toc43243304"/>
      <w:r w:rsidRPr="00E46B9B">
        <w:lastRenderedPageBreak/>
        <w:t>Геометрический метод решения</w:t>
      </w:r>
      <w:r w:rsidR="00847833">
        <w:t xml:space="preserve"> ОЗК</w:t>
      </w:r>
      <w:bookmarkEnd w:id="80"/>
      <w:bookmarkEnd w:id="81"/>
    </w:p>
    <w:p w14:paraId="55751A99" w14:textId="59785AE6"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w:t>
      </w:r>
      <w:commentRangeStart w:id="82"/>
      <w:r w:rsidR="00033E07">
        <w:t>5</w:t>
      </w:r>
      <w:r w:rsidR="00847833">
        <w:t xml:space="preserve"> ниже</w:t>
      </w:r>
      <w:r w:rsidR="00D743C0" w:rsidRPr="00D743C0">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commentRangeEnd w:id="82"/>
      <w:r w:rsidR="00157EE4">
        <w:rPr>
          <w:rStyle w:val="afb"/>
          <w:rFonts w:asciiTheme="minorHAnsi" w:hAnsiTheme="minorHAnsi" w:cstheme="minorBidi"/>
        </w:rPr>
        <w:commentReference w:id="82"/>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7BBFE72C"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5</w:t>
      </w:r>
      <w:r w:rsidR="000A09E2">
        <w:rPr>
          <w:noProof/>
        </w:rPr>
        <w:fldChar w:fldCharType="end"/>
      </w:r>
      <w:r w:rsidR="00033E07">
        <w:rPr>
          <w:noProof/>
        </w:rPr>
        <w:t xml:space="preserve"> – Геометрическое описание кенематических связий</w:t>
      </w:r>
    </w:p>
    <w:p w14:paraId="63136A53" w14:textId="36C521CD"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proofErr w:type="spellStart"/>
      <w:r>
        <w:rPr>
          <w:lang w:val="en-US"/>
        </w:rPr>
        <w:t>xOy</w:t>
      </w:r>
      <w:proofErr w:type="spellEnd"/>
      <w:r w:rsidRPr="00E46B9B">
        <w:t xml:space="preserve">. </w:t>
      </w:r>
      <w:commentRangeStart w:id="83"/>
      <w:r>
        <w:t xml:space="preserve">Введем </w:t>
      </w:r>
      <w:commentRangeEnd w:id="83"/>
      <w:r w:rsidR="00157EE4">
        <w:rPr>
          <w:rStyle w:val="afb"/>
          <w:rFonts w:asciiTheme="minorHAnsi" w:hAnsiTheme="minorHAnsi" w:cstheme="minorBidi"/>
        </w:rPr>
        <w:commentReference w:id="83"/>
      </w:r>
      <w:r>
        <w:t xml:space="preserve">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033E07">
        <w:t xml:space="preserve"> 5</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4D359ACA" w14:textId="3B44E432" w:rsidR="00F808B1" w:rsidRDefault="00F808B1" w:rsidP="00033E07">
      <w:pPr>
        <w:pStyle w:val="a4"/>
      </w:pPr>
    </w:p>
    <w:p w14:paraId="5CF31440" w14:textId="3E4FF28D" w:rsidR="00F808B1" w:rsidRDefault="00F808B1" w:rsidP="00033E07">
      <w:pPr>
        <w:pStyle w:val="a4"/>
      </w:pPr>
    </w:p>
    <w:p w14:paraId="1C18CFEF" w14:textId="77777777" w:rsidR="00F808B1" w:rsidRDefault="00F808B1" w:rsidP="00033E07">
      <w:pPr>
        <w:pStyle w:val="a4"/>
      </w:pPr>
    </w:p>
    <w:p w14:paraId="1EFC588A" w14:textId="2BE4ECD8" w:rsidR="008E2693" w:rsidRDefault="00F808B1" w:rsidP="00E46B9B">
      <w:pPr>
        <w:pStyle w:val="a4"/>
      </w:pPr>
      <w:r>
        <w:lastRenderedPageBreak/>
        <w:t xml:space="preserve">Оператор задает </w:t>
      </w:r>
      <w:r w:rsidR="005521F0">
        <w:t>приращения координат</w:t>
      </w:r>
      <w:r>
        <w:t>, показанных в таблице 3.</w:t>
      </w:r>
    </w:p>
    <w:p w14:paraId="51DD7BB3" w14:textId="24A05002"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r w:rsidR="007435CE">
              <w:rPr>
                <w:lang w:val="en-US"/>
              </w:rPr>
              <w:t>px</w:t>
            </w:r>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 xml:space="preserve">Значение угла </w:t>
            </w:r>
            <w:proofErr w:type="spellStart"/>
            <w:r>
              <w:t>тангажа</w:t>
            </w:r>
            <w:proofErr w:type="spellEnd"/>
            <w:r>
              <w:t xml:space="preserve"> (</w:t>
            </w:r>
            <w:proofErr w:type="spellStart"/>
            <w:r w:rsidRPr="005521F0">
              <w:t>pitch</w:t>
            </w:r>
            <w:proofErr w:type="spellEnd"/>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w:t>
      </w:r>
      <w:commentRangeStart w:id="84"/>
      <w:r>
        <w:t xml:space="preserve">примем </w:t>
      </w:r>
      <w:commentRangeEnd w:id="84"/>
      <w:r w:rsidR="00157EE4">
        <w:rPr>
          <w:rStyle w:val="afb"/>
          <w:rFonts w:asciiTheme="minorHAnsi" w:hAnsiTheme="minorHAnsi" w:cstheme="minorBidi"/>
        </w:rPr>
        <w:commentReference w:id="84"/>
      </w:r>
      <w:r>
        <w:t xml:space="preserve">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commentRangeStart w:id="85"/>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commentRangeEnd w:id="85"/>
      <w:r w:rsidR="00157EE4">
        <w:rPr>
          <w:rStyle w:val="afb"/>
          <w:rFonts w:asciiTheme="minorHAnsi" w:hAnsiTheme="minorHAnsi" w:cstheme="minorBidi"/>
        </w:rPr>
        <w:commentReference w:id="8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8F7D6C"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FEBCE0A"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w:t>
      </w:r>
      <w:commentRangeStart w:id="86"/>
      <w:r>
        <w:t xml:space="preserve">найдем </w:t>
      </w:r>
      <w:commentRangeEnd w:id="86"/>
      <w:r w:rsidR="00157EE4">
        <w:rPr>
          <w:rStyle w:val="afb"/>
          <w:rFonts w:asciiTheme="minorHAnsi" w:hAnsiTheme="minorHAnsi" w:cstheme="minorBidi"/>
        </w:rPr>
        <w:commentReference w:id="86"/>
      </w:r>
      <w:r>
        <w:t xml:space="preserve">длину проекции манипулятора на плоскость </w:t>
      </w:r>
      <w:proofErr w:type="spellStart"/>
      <w:r w:rsidRPr="007C3975">
        <w:rPr>
          <w:i/>
          <w:lang w:val="en-US"/>
        </w:rPr>
        <w:t>xOy</w:t>
      </w:r>
      <w:proofErr w:type="spell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1C32331"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8F7D6C"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114F27B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w:t>
      </w:r>
      <w:commentRangeStart w:id="87"/>
      <w:r>
        <w:t xml:space="preserve">найдем </w:t>
      </w:r>
      <w:commentRangeEnd w:id="87"/>
      <w:r w:rsidR="00157EE4">
        <w:rPr>
          <w:rStyle w:val="afb"/>
          <w:rFonts w:asciiTheme="minorHAnsi" w:hAnsiTheme="minorHAnsi" w:cstheme="minorBidi"/>
        </w:rPr>
        <w:commentReference w:id="87"/>
      </w:r>
      <w:r>
        <w:t xml:space="preserve">дополнительные значения и по теореме косинусов </w:t>
      </w:r>
      <w:commentRangeStart w:id="88"/>
      <w:r>
        <w:t xml:space="preserve">найдем </w:t>
      </w:r>
      <w:commentRangeEnd w:id="88"/>
      <w:r w:rsidR="00157EE4">
        <w:rPr>
          <w:rStyle w:val="afb"/>
          <w:rFonts w:asciiTheme="minorHAnsi" w:hAnsiTheme="minorHAnsi" w:cstheme="minorBidi"/>
        </w:rPr>
        <w:commentReference w:id="88"/>
      </w: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8F7D6C"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03C30655"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8F7D6C"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66E4BBD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8F7D6C"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03D1CFB3"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w:lastRenderedPageBreak/>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605597CD"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7D0A1A37"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8F7D6C"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486B782"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8F7D6C"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666A4BF3"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3</w:t>
            </w:r>
            <w:r w:rsidR="000A09E2">
              <w:rPr>
                <w:noProof/>
              </w:rPr>
              <w:fldChar w:fldCharType="end"/>
            </w:r>
            <w:r>
              <w:t>)</w:t>
            </w:r>
          </w:p>
        </w:tc>
      </w:tr>
    </w:tbl>
    <w:p w14:paraId="2FB03E7A" w14:textId="77777777" w:rsidR="00F637B1" w:rsidRDefault="00F637B1" w:rsidP="00E46B9B">
      <w:pPr>
        <w:pStyle w:val="a4"/>
      </w:pPr>
      <w:r>
        <w:t xml:space="preserve">Далее </w:t>
      </w:r>
      <w:commentRangeStart w:id="89"/>
      <w:r>
        <w:t xml:space="preserve">найдем </w:t>
      </w:r>
      <w:commentRangeEnd w:id="89"/>
      <w:r w:rsidR="00157EE4">
        <w:rPr>
          <w:rStyle w:val="afb"/>
          <w:rFonts w:asciiTheme="minorHAnsi" w:hAnsiTheme="minorHAnsi" w:cstheme="minorBidi"/>
        </w:rPr>
        <w:commentReference w:id="89"/>
      </w:r>
      <w:r>
        <w:t xml:space="preserve">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8F7D6C"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3A70CAB1"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8F7D6C"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AF857A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8F7D6C"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78D650E6"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633D21E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2D311E7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8F7D6C"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208B4627"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8F7D6C"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B5CF7C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0</w:t>
            </w:r>
            <w:r w:rsidR="000A09E2">
              <w:rPr>
                <w:noProof/>
              </w:rPr>
              <w:fldChar w:fldCharType="end"/>
            </w:r>
            <w:r>
              <w:t>)</w:t>
            </w:r>
          </w:p>
        </w:tc>
      </w:tr>
    </w:tbl>
    <w:p w14:paraId="19EEADC8" w14:textId="77777777" w:rsidR="00FD7FA0" w:rsidRPr="002E559C" w:rsidRDefault="00240B7B" w:rsidP="00033E07">
      <w:pPr>
        <w:pStyle w:val="2"/>
      </w:pPr>
      <w:bookmarkStart w:id="90" w:name="_Toc26229432"/>
      <w:bookmarkStart w:id="91" w:name="_Toc43243305"/>
      <w:r w:rsidRPr="002E559C">
        <w:t>Расчет углов шаговых двигателей</w:t>
      </w:r>
      <w:r w:rsidR="00610AD5">
        <w:t xml:space="preserve"> и сервоприводов</w:t>
      </w:r>
      <w:bookmarkEnd w:id="90"/>
      <w:bookmarkEnd w:id="91"/>
    </w:p>
    <w:p w14:paraId="748D8AC0" w14:textId="3FDF9367" w:rsidR="000E1312" w:rsidRDefault="00240B7B" w:rsidP="000E1312">
      <w:pPr>
        <w:pStyle w:val="a4"/>
      </w:pPr>
      <w:commentRangeStart w:id="92"/>
      <w:r>
        <w:t xml:space="preserve">Обозначим </w:t>
      </w:r>
      <w:commentRangeEnd w:id="92"/>
      <w:r w:rsidR="00157EE4">
        <w:rPr>
          <w:rStyle w:val="afb"/>
          <w:rFonts w:asciiTheme="minorHAnsi" w:hAnsiTheme="minorHAnsi" w:cstheme="minorBidi"/>
        </w:rPr>
        <w:commentReference w:id="92"/>
      </w:r>
      <w:r>
        <w:t xml:space="preserve">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commentRangeStart w:id="93"/>
      <w:r w:rsidR="000E1312">
        <w:t>Примем</w:t>
      </w:r>
      <w:commentRangeEnd w:id="93"/>
      <w:r w:rsidR="00157EE4">
        <w:rPr>
          <w:rStyle w:val="afb"/>
          <w:rFonts w:asciiTheme="minorHAnsi" w:hAnsiTheme="minorHAnsi" w:cstheme="minorBidi"/>
        </w:rPr>
        <w:commentReference w:id="93"/>
      </w:r>
      <w:r w:rsidR="008D688E">
        <w:t>,</w:t>
      </w:r>
      <w:r w:rsidR="000E1312">
        <w:t xml:space="preserve">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commentRangeStart w:id="94"/>
      <w:r>
        <w:lastRenderedPageBreak/>
        <w:t xml:space="preserve">Введем </w:t>
      </w:r>
      <w:commentRangeEnd w:id="94"/>
      <w:r w:rsidR="00157EE4">
        <w:rPr>
          <w:rStyle w:val="afb"/>
          <w:rFonts w:asciiTheme="minorHAnsi" w:hAnsiTheme="minorHAnsi" w:cstheme="minorBidi"/>
        </w:rPr>
        <w:commentReference w:id="94"/>
      </w:r>
      <w:r>
        <w:t>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1537DC2F"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1</w:t>
            </w:r>
            <w:r w:rsidR="000A09E2">
              <w:rPr>
                <w:noProof/>
              </w:rPr>
              <w:fldChar w:fldCharType="end"/>
            </w:r>
            <w:r>
              <w:t>)</w:t>
            </w:r>
          </w:p>
        </w:tc>
      </w:tr>
    </w:tbl>
    <w:p w14:paraId="78C9818E" w14:textId="77777777" w:rsidR="00334B3B" w:rsidRDefault="00334B3B" w:rsidP="000E1312">
      <w:pPr>
        <w:pStyle w:val="a4"/>
      </w:pPr>
      <w:commentRangeStart w:id="95"/>
      <w:r>
        <w:t xml:space="preserve">Так же </w:t>
      </w:r>
      <w:commentRangeEnd w:id="95"/>
      <w:r w:rsidR="00157EE4">
        <w:rPr>
          <w:rStyle w:val="afb"/>
          <w:rFonts w:asciiTheme="minorHAnsi" w:hAnsiTheme="minorHAnsi" w:cstheme="minorBidi"/>
        </w:rPr>
        <w:commentReference w:id="95"/>
      </w:r>
      <w:commentRangeStart w:id="96"/>
      <w:r>
        <w:t xml:space="preserve">введем </w:t>
      </w:r>
      <w:commentRangeEnd w:id="96"/>
      <w:r w:rsidR="00157EE4">
        <w:rPr>
          <w:rStyle w:val="afb"/>
          <w:rFonts w:asciiTheme="minorHAnsi" w:hAnsiTheme="minorHAnsi" w:cstheme="minorBidi"/>
        </w:rPr>
        <w:commentReference w:id="96"/>
      </w:r>
      <w:r>
        <w:t>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493D007C"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2</w:t>
            </w:r>
            <w:r w:rsidR="000A09E2">
              <w:rPr>
                <w:noProof/>
              </w:rPr>
              <w:fldChar w:fldCharType="end"/>
            </w:r>
            <w:r>
              <w:t>)</w:t>
            </w:r>
          </w:p>
        </w:tc>
      </w:tr>
    </w:tbl>
    <w:p w14:paraId="5E4BD69B" w14:textId="4CD357BB" w:rsidR="00240B7B" w:rsidRP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commentRangeStart w:id="97"/>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commentRangeEnd w:id="97"/>
      <w:r w:rsidR="00157EE4">
        <w:rPr>
          <w:rStyle w:val="afb"/>
          <w:rFonts w:asciiTheme="minorHAnsi" w:hAnsiTheme="minorHAnsi" w:cstheme="minorBidi"/>
        </w:rPr>
        <w:commentReference w:id="97"/>
      </w:r>
    </w:p>
    <w:p w14:paraId="0735395D" w14:textId="5FE70FD2"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6</w:t>
      </w:r>
      <w:r w:rsidR="000A09E2">
        <w:rPr>
          <w:noProof/>
        </w:rPr>
        <w:fldChar w:fldCharType="end"/>
      </w:r>
    </w:p>
    <w:p w14:paraId="1FE64CA6" w14:textId="5F4B8436" w:rsidR="0053414C" w:rsidRDefault="0053414C" w:rsidP="00240B7B">
      <w:pPr>
        <w:pStyle w:val="a4"/>
      </w:pPr>
      <w:commentRangeStart w:id="98"/>
      <w:r>
        <w:t>Как видно из рисунка</w:t>
      </w:r>
      <w:r w:rsidR="00F808B1">
        <w:t xml:space="preserve"> 6</w:t>
      </w:r>
      <w:commentRangeEnd w:id="98"/>
      <w:r w:rsidR="00157EE4">
        <w:rPr>
          <w:rStyle w:val="afb"/>
          <w:rFonts w:asciiTheme="minorHAnsi" w:hAnsiTheme="minorHAnsi" w:cstheme="minorBidi"/>
        </w:rPr>
        <w:commentReference w:id="9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8F7D6C"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6A79AD7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77777777"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361FEEE3"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7</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8F7D6C"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6AE40C9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8F7D6C"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13F2595D"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8F7D6C"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59F2E5A0"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6</w:t>
            </w:r>
            <w:r w:rsidR="000A09E2">
              <w:rPr>
                <w:noProof/>
              </w:rPr>
              <w:fldChar w:fldCharType="end"/>
            </w:r>
            <w:r>
              <w:t>)</w:t>
            </w:r>
          </w:p>
        </w:tc>
      </w:tr>
      <w:bookmarkStart w:id="99" w:name="_Toc26229433"/>
      <w:tr w:rsidR="00334B3B" w14:paraId="60B7EE8C" w14:textId="77777777" w:rsidTr="003A06EE">
        <w:tc>
          <w:tcPr>
            <w:tcW w:w="8642" w:type="dxa"/>
          </w:tcPr>
          <w:p w14:paraId="18168B66" w14:textId="77777777" w:rsidR="00334B3B" w:rsidRPr="00432C08" w:rsidRDefault="008F7D6C"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6FF4AE9A"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7</w:t>
            </w:r>
            <w:r w:rsidR="000A09E2">
              <w:rPr>
                <w:noProof/>
              </w:rPr>
              <w:fldChar w:fldCharType="end"/>
            </w:r>
            <w:r>
              <w:t>)</w:t>
            </w:r>
          </w:p>
        </w:tc>
      </w:tr>
    </w:tbl>
    <w:p w14:paraId="0B476826" w14:textId="77777777" w:rsidR="00F52C1F" w:rsidRDefault="00F52C1F" w:rsidP="00A74299">
      <w:pPr>
        <w:pStyle w:val="2"/>
      </w:pPr>
      <w:bookmarkStart w:id="100" w:name="_Toc43243306"/>
      <w:bookmarkStart w:id="101" w:name="_Toc26229434"/>
      <w:bookmarkEnd w:id="99"/>
      <w:r>
        <w:t>Сравнение решений</w:t>
      </w:r>
      <w:bookmarkEnd w:id="100"/>
    </w:p>
    <w:p w14:paraId="4D7333E0" w14:textId="7E12DB08"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w:t>
      </w:r>
      <w:r w:rsidR="00E43291">
        <w:lastRenderedPageBreak/>
        <w:t xml:space="preserve">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 xml:space="preserve">ДХ приведен в </w:t>
      </w:r>
      <w:r w:rsidR="00DA30E6">
        <w:t>ПРИЛОЖЕНИИ</w:t>
      </w:r>
      <w:r w:rsidR="00A0170B">
        <w:t xml:space="preserve"> </w:t>
      </w:r>
      <w:r w:rsidR="00DA30E6">
        <w:t>В</w:t>
      </w:r>
      <w:r w:rsidR="00A0170B">
        <w:t xml:space="preserve"> программный код для метода геометрического представления структурно эквивалентен </w:t>
      </w:r>
      <w:r w:rsidR="00DA30E6">
        <w:t>ПРИЛОЖЕНИЮ</w:t>
      </w:r>
      <w:commentRangeStart w:id="102"/>
      <w:r w:rsidR="00A0170B">
        <w:t xml:space="preserve"> </w:t>
      </w:r>
      <w:commentRangeEnd w:id="102"/>
      <w:r w:rsidR="00157EE4">
        <w:rPr>
          <w:rStyle w:val="afb"/>
          <w:rFonts w:asciiTheme="minorHAnsi" w:hAnsiTheme="minorHAnsi" w:cstheme="minorBidi"/>
        </w:rPr>
        <w:commentReference w:id="102"/>
      </w:r>
      <w:r w:rsidR="00DA30E6">
        <w:t>Б</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B37B84">
        <w:t>Так же на рисунке 8</w:t>
      </w:r>
      <w:r w:rsidR="001F6FC0">
        <w:t xml:space="preserve">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 xml:space="preserve">ДХ, не зависимо от архитектуры микроконтроллера. Для дальнейшей разработки бортовой программы манипулятора </w:t>
      </w:r>
      <w:commentRangeStart w:id="103"/>
      <w:r w:rsidR="002E76E8">
        <w:t xml:space="preserve">примем </w:t>
      </w:r>
      <w:commentRangeEnd w:id="103"/>
      <w:r w:rsidR="00157EE4">
        <w:rPr>
          <w:rStyle w:val="afb"/>
          <w:rFonts w:asciiTheme="minorHAnsi" w:hAnsiTheme="minorHAnsi" w:cstheme="minorBidi"/>
        </w:rPr>
        <w:commentReference w:id="103"/>
      </w:r>
      <w:r w:rsidR="002E76E8">
        <w:t>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27806" cy="2864209"/>
                    </a:xfrm>
                    <a:prstGeom prst="rect">
                      <a:avLst/>
                    </a:prstGeom>
                  </pic:spPr>
                </pic:pic>
              </a:graphicData>
            </a:graphic>
          </wp:inline>
        </w:drawing>
      </w:r>
    </w:p>
    <w:p w14:paraId="469DA8C9" w14:textId="3273D81D"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8</w:t>
      </w:r>
      <w:r w:rsidR="000A09E2">
        <w:fldChar w:fldCharType="end"/>
      </w:r>
    </w:p>
    <w:p w14:paraId="79A1B895" w14:textId="6F2DBA0F" w:rsidR="001B357A" w:rsidRDefault="001B357A" w:rsidP="001B357A">
      <w:pPr>
        <w:pStyle w:val="2"/>
      </w:pPr>
      <w:bookmarkStart w:id="104" w:name="_Toc43243307"/>
      <w:r>
        <w:t>Вывод по разделу</w:t>
      </w:r>
      <w:bookmarkEnd w:id="104"/>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105" w:name="_Toc41514691"/>
      <w:bookmarkStart w:id="106" w:name="_Toc43243308"/>
      <w:bookmarkEnd w:id="101"/>
      <w:r>
        <w:lastRenderedPageBreak/>
        <w:t>Отслеживание положения. Обратная связь по положению</w:t>
      </w:r>
      <w:bookmarkEnd w:id="105"/>
      <w:bookmarkEnd w:id="106"/>
    </w:p>
    <w:p w14:paraId="6FC01AA3" w14:textId="77777777" w:rsidR="000D7982" w:rsidRDefault="000D7982" w:rsidP="000D7982">
      <w:pPr>
        <w:pStyle w:val="2"/>
      </w:pPr>
      <w:bookmarkStart w:id="107" w:name="_Toc41514692"/>
      <w:bookmarkStart w:id="108" w:name="_Toc43243309"/>
      <w:r>
        <w:t xml:space="preserve">Отслеживание положений </w:t>
      </w:r>
      <w:proofErr w:type="spellStart"/>
      <w:r>
        <w:t>энкодеров</w:t>
      </w:r>
      <w:bookmarkEnd w:id="107"/>
      <w:bookmarkEnd w:id="108"/>
      <w:proofErr w:type="spellEnd"/>
    </w:p>
    <w:p w14:paraId="37CAD42E" w14:textId="01D7937A"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commentRangeStart w:id="109"/>
      <w:proofErr w:type="spellStart"/>
      <w:r>
        <w:t>энкодеров</w:t>
      </w:r>
      <w:commentRangeEnd w:id="109"/>
      <w:proofErr w:type="spellEnd"/>
      <w:r w:rsidR="00157EE4">
        <w:rPr>
          <w:rStyle w:val="afb"/>
          <w:rFonts w:asciiTheme="minorHAnsi" w:hAnsiTheme="minorHAnsi" w:cstheme="minorBidi"/>
        </w:rPr>
        <w:commentReference w:id="109"/>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w:t>
      </w:r>
      <w:r w:rsidR="00B37B84">
        <w:t>рисунке 9</w:t>
      </w:r>
      <w:r>
        <w:t xml:space="preserve">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2416" cy="3590575"/>
                    </a:xfrm>
                    <a:prstGeom prst="rect">
                      <a:avLst/>
                    </a:prstGeom>
                  </pic:spPr>
                </pic:pic>
              </a:graphicData>
            </a:graphic>
          </wp:inline>
        </w:drawing>
      </w:r>
    </w:p>
    <w:p w14:paraId="15A5CB29" w14:textId="299EEF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9</w:t>
      </w:r>
      <w:r>
        <w:rPr>
          <w:noProof/>
        </w:rPr>
        <w:fldChar w:fldCharType="end"/>
      </w:r>
      <w:r>
        <w:t xml:space="preserve"> – Схема инкрементального </w:t>
      </w:r>
      <w:proofErr w:type="spellStart"/>
      <w:r>
        <w:t>энкодера</w:t>
      </w:r>
      <w:proofErr w:type="spellEnd"/>
    </w:p>
    <w:p w14:paraId="146F9C2B" w14:textId="63042B03" w:rsidR="000D7982" w:rsidRDefault="000D7982" w:rsidP="000D7982">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5546" cy="3483480"/>
                    </a:xfrm>
                    <a:prstGeom prst="rect">
                      <a:avLst/>
                    </a:prstGeom>
                  </pic:spPr>
                </pic:pic>
              </a:graphicData>
            </a:graphic>
          </wp:inline>
        </w:drawing>
      </w:r>
    </w:p>
    <w:p w14:paraId="20AF0278" w14:textId="41F57E0D"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0</w:t>
      </w:r>
      <w:r>
        <w:rPr>
          <w:noProof/>
        </w:rPr>
        <w:fldChar w:fldCharType="end"/>
      </w:r>
      <w:r>
        <w:t xml:space="preserve"> – Принцип подсчета положения </w:t>
      </w:r>
      <w:proofErr w:type="spellStart"/>
      <w:r>
        <w:t>энкодера</w:t>
      </w:r>
      <w:proofErr w:type="spellEnd"/>
    </w:p>
    <w:p w14:paraId="74FE756E" w14:textId="77777777" w:rsidR="000D7982" w:rsidRDefault="000D7982" w:rsidP="000D7982">
      <w:pPr>
        <w:pStyle w:val="a4"/>
      </w:pPr>
      <w:r>
        <w:t xml:space="preserve">На рисунке </w:t>
      </w:r>
      <w:commentRangeStart w:id="110"/>
      <w:r>
        <w:t>4</w:t>
      </w:r>
      <w:commentRangeEnd w:id="110"/>
      <w:r w:rsidR="00157EE4">
        <w:rPr>
          <w:rStyle w:val="afb"/>
          <w:rFonts w:asciiTheme="minorHAnsi" w:hAnsiTheme="minorHAnsi" w:cstheme="minorBidi"/>
        </w:rPr>
        <w:commentReference w:id="110"/>
      </w:r>
      <w:r>
        <w:t xml:space="preserve"> ЧС и ПЧС обозначает вращение по часовой стрелке и против часовой стрелки соответственно. ОП1 и ОП2 обозначают соответственные </w:t>
      </w:r>
      <w:proofErr w:type="spellStart"/>
      <w:r>
        <w:t>оптопары</w:t>
      </w:r>
      <w:proofErr w:type="spellEnd"/>
      <w:r>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w:t>
      </w:r>
      <w:r>
        <w:lastRenderedPageBreak/>
        <w:t xml:space="preserve">не на </w:t>
      </w:r>
      <w:commentRangeStart w:id="111"/>
      <w:r>
        <w:t>один, а на два</w:t>
      </w:r>
      <w:commentRangeEnd w:id="111"/>
      <w:r w:rsidR="00D87284">
        <w:rPr>
          <w:rStyle w:val="afb"/>
          <w:rFonts w:asciiTheme="minorHAnsi" w:hAnsiTheme="minorHAnsi" w:cstheme="minorBidi"/>
        </w:rPr>
        <w:commentReference w:id="111"/>
      </w:r>
      <w:r>
        <w:t xml:space="preserve">. То есть один оборот шагового двигателя все равно соответствует 1000 шагам </w:t>
      </w:r>
      <w:proofErr w:type="spellStart"/>
      <w:r>
        <w:t>энкодера</w:t>
      </w:r>
      <w:proofErr w:type="spellEnd"/>
      <w:r>
        <w:t xml:space="preserve">,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112" w:name="_Toc41514693"/>
      <w:bookmarkStart w:id="113" w:name="_Toc43243310"/>
      <w:r>
        <w:t>Метод захвата сигнала таймера</w:t>
      </w:r>
      <w:bookmarkEnd w:id="112"/>
      <w:bookmarkEnd w:id="113"/>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w:t>
      </w:r>
      <w:commentRangeStart w:id="114"/>
      <w:r>
        <w:t xml:space="preserve"> и двигателя с </w:t>
      </w:r>
      <w:proofErr w:type="spellStart"/>
      <w:r>
        <w:t>энкодером</w:t>
      </w:r>
      <w:proofErr w:type="spellEnd"/>
      <w:r>
        <w:t xml:space="preserve"> обеспечивается отсутствие пропуска шагов и об</w:t>
      </w:r>
      <w:commentRangeEnd w:id="114"/>
      <w:r w:rsidR="00D87284">
        <w:rPr>
          <w:rStyle w:val="afb"/>
          <w:rFonts w:asciiTheme="minorHAnsi" w:hAnsiTheme="minorHAnsi" w:cstheme="minorBidi"/>
        </w:rPr>
        <w:commentReference w:id="114"/>
      </w:r>
      <w:r>
        <w:t xml:space="preserve">работка управляющих команд в реальном времени, можно разделить линию обратной связи. Таким </w:t>
      </w:r>
      <w:commentRangeStart w:id="115"/>
      <w:r>
        <w:t>образом</w:t>
      </w:r>
      <w:commentRangeEnd w:id="115"/>
      <w:r w:rsidR="00D87284">
        <w:rPr>
          <w:rStyle w:val="afb"/>
          <w:rFonts w:asciiTheme="minorHAnsi" w:hAnsiTheme="minorHAnsi" w:cstheme="minorBidi"/>
        </w:rPr>
        <w:commentReference w:id="115"/>
      </w:r>
      <w:r>
        <w:t xml:space="preserve">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w:t>
      </w:r>
      <w:commentRangeStart w:id="116"/>
      <w:r>
        <w:t xml:space="preserve">образом </w:t>
      </w:r>
      <w:commentRangeEnd w:id="116"/>
      <w:r w:rsidR="00D87284">
        <w:rPr>
          <w:rStyle w:val="afb"/>
          <w:rFonts w:asciiTheme="minorHAnsi" w:hAnsiTheme="minorHAnsi" w:cstheme="minorBidi"/>
        </w:rPr>
        <w:commentReference w:id="116"/>
      </w:r>
      <w:r>
        <w:t>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w:t>
      </w:r>
      <w:commentRangeStart w:id="117"/>
      <w:r>
        <w:t xml:space="preserve"> </w:t>
      </w:r>
      <w:commentRangeEnd w:id="117"/>
      <w:r w:rsidR="00D87284">
        <w:rPr>
          <w:rStyle w:val="afb"/>
          <w:rFonts w:asciiTheme="minorHAnsi" w:hAnsiTheme="minorHAnsi" w:cstheme="minorBidi"/>
        </w:rPr>
        <w:commentReference w:id="117"/>
      </w:r>
      <w:r>
        <w:t>же необходимо при каждом срабатывании прерывания на следящем таймере учитывать</w:t>
      </w:r>
      <w:commentRangeStart w:id="118"/>
      <w:r>
        <w:t xml:space="preserve"> </w:t>
      </w:r>
      <w:commentRangeEnd w:id="118"/>
      <w:r w:rsidR="00D87284">
        <w:rPr>
          <w:rStyle w:val="afb"/>
          <w:rFonts w:asciiTheme="minorHAnsi" w:hAnsiTheme="minorHAnsi" w:cstheme="minorBidi"/>
        </w:rPr>
        <w:commentReference w:id="118"/>
      </w:r>
      <w:r>
        <w:t xml:space="preserve">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w:t>
      </w:r>
      <w:commentRangeStart w:id="119"/>
      <w:r>
        <w:t xml:space="preserve">так же </w:t>
      </w:r>
      <w:commentRangeEnd w:id="119"/>
      <w:r w:rsidR="00D87284">
        <w:rPr>
          <w:rStyle w:val="afb"/>
          <w:rFonts w:asciiTheme="minorHAnsi" w:hAnsiTheme="minorHAnsi" w:cstheme="minorBidi"/>
        </w:rPr>
        <w:commentReference w:id="119"/>
      </w:r>
      <w:r>
        <w:t xml:space="preserve">необходимо задействовать дополнительный таймер и дополнительный вход </w:t>
      </w:r>
      <w:r>
        <w:lastRenderedPageBreak/>
        <w:t xml:space="preserve">микроконтроллера. Стоит отметить, что некоторые таймеры 1-5 и 8 могут работать в подчинённом режиме, что позволяет назначить одному таймеру роль ведущего, а второму ведомого. </w:t>
      </w:r>
      <w:commentRangeStart w:id="120"/>
      <w:r>
        <w:t xml:space="preserve">Данная </w:t>
      </w:r>
      <w:commentRangeEnd w:id="120"/>
      <w:r w:rsidR="00D87284">
        <w:rPr>
          <w:rStyle w:val="afb"/>
          <w:rFonts w:asciiTheme="minorHAnsi" w:hAnsiTheme="minorHAnsi" w:cstheme="minorBidi"/>
        </w:rPr>
        <w:commentReference w:id="120"/>
      </w:r>
      <w:r>
        <w:t>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093BA4EE" w:rsidR="000D7982" w:rsidRPr="004B102C" w:rsidRDefault="000D7982" w:rsidP="00E2509E">
      <w:pPr>
        <w:pStyle w:val="af0"/>
      </w:pPr>
      <w:commentRangeStart w:id="121"/>
      <w:r>
        <w:t xml:space="preserve">Таблица </w:t>
      </w:r>
      <w:commentRangeEnd w:id="121"/>
      <w:r w:rsidR="00D87284">
        <w:rPr>
          <w:rStyle w:val="afb"/>
          <w:rFonts w:asciiTheme="minorHAnsi" w:hAnsiTheme="minorHAnsi"/>
          <w:iCs w:val="0"/>
          <w:color w:val="auto"/>
        </w:rPr>
        <w:commentReference w:id="121"/>
      </w:r>
      <w:r>
        <w:rPr>
          <w:noProof/>
        </w:rPr>
        <w:fldChar w:fldCharType="begin"/>
      </w:r>
      <w:r>
        <w:rPr>
          <w:noProof/>
        </w:rPr>
        <w:instrText xml:space="preserve"> SEQ Таблица \* ARABIC </w:instrText>
      </w:r>
      <w:r>
        <w:rPr>
          <w:noProof/>
        </w:rPr>
        <w:fldChar w:fldCharType="separate"/>
      </w:r>
      <w:r w:rsidR="00E841D8">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172"/>
        <w:gridCol w:w="1711"/>
        <w:gridCol w:w="3037"/>
        <w:gridCol w:w="1818"/>
        <w:gridCol w:w="1607"/>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 xml:space="preserve">Возможность работать в режиме </w:t>
            </w:r>
            <w:commentRangeStart w:id="122"/>
            <w:r>
              <w:t>ведущего/ведомого</w:t>
            </w:r>
            <w:commentRangeEnd w:id="122"/>
            <w:r w:rsidR="00D87284">
              <w:rPr>
                <w:rStyle w:val="afb"/>
                <w:rFonts w:asciiTheme="minorHAnsi" w:hAnsiTheme="minorHAnsi" w:cstheme="minorBidi"/>
              </w:rPr>
              <w:commentReference w:id="122"/>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lastRenderedPageBreak/>
        <w:t>Как видно из таблицы 4</w:t>
      </w:r>
      <w:r w:rsidR="000D7982">
        <w:t xml:space="preserve">, при использовании </w:t>
      </w:r>
      <w:proofErr w:type="spellStart"/>
      <w:r w:rsidR="000D7982">
        <w:t>энкодерного</w:t>
      </w:r>
      <w:proofErr w:type="spellEnd"/>
      <w:r w:rsidR="000D7982">
        <w:t xml:space="preserve"> метода для манипулятора, имеющего 6 степеней свободы, соответственно 6 шаговых двигателей необходимо будет задействовать все таймеры, имеющие внешние каналы, 1-5 и 8 для обработки </w:t>
      </w:r>
      <w:proofErr w:type="spellStart"/>
      <w:r w:rsidR="000D7982">
        <w:t>энкодеров</w:t>
      </w:r>
      <w:proofErr w:type="spellEnd"/>
      <w:r w:rsidR="000D7982">
        <w:t xml:space="preserve"> и 9-14 для генерации ШИМ сигнала. </w:t>
      </w:r>
      <w:commentRangeStart w:id="123"/>
      <w:r w:rsidR="000D7982">
        <w:t>Что делает невозможным</w:t>
      </w:r>
      <w:commentRangeEnd w:id="123"/>
      <w:r w:rsidR="00D87284">
        <w:rPr>
          <w:rStyle w:val="afb"/>
          <w:rFonts w:asciiTheme="minorHAnsi" w:hAnsiTheme="minorHAnsi" w:cstheme="minorBidi"/>
        </w:rPr>
        <w:commentReference w:id="123"/>
      </w:r>
      <w:r w:rsidR="000D7982">
        <w:t>, так как необходимо также управлять захватным устройством.</w:t>
      </w:r>
    </w:p>
    <w:p w14:paraId="03535289" w14:textId="191EACC9"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w:t>
      </w:r>
      <w:r w:rsidR="00623C4E">
        <w:t xml:space="preserve"> </w:t>
      </w:r>
      <w:r w:rsidR="00623C4E">
        <w:tab/>
      </w:r>
      <w:r w:rsidR="00623C4E">
        <w:tab/>
        <w:t xml:space="preserve"> </w:t>
      </w:r>
      <w:r>
        <w:t xml:space="preserve">необходимо задействовать все таймеры, имеющие внешние каналы. </w:t>
      </w:r>
    </w:p>
    <w:p w14:paraId="2E91F164" w14:textId="77777777" w:rsidR="000D7982" w:rsidRDefault="000D7982" w:rsidP="000D7982">
      <w:pPr>
        <w:pStyle w:val="2"/>
      </w:pPr>
      <w:bookmarkStart w:id="124" w:name="_Toc41514694"/>
      <w:bookmarkStart w:id="125" w:name="_Toc43243311"/>
      <w:r>
        <w:t>Интегральный метод вычисление положения</w:t>
      </w:r>
      <w:bookmarkEnd w:id="124"/>
      <w:bookmarkEnd w:id="125"/>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1831E047"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1</w:t>
      </w:r>
      <w:r>
        <w:rPr>
          <w:noProof/>
        </w:rPr>
        <w:fldChar w:fldCharType="end"/>
      </w:r>
      <w:r w:rsidRPr="005A1F10">
        <w:t xml:space="preserve"> – </w:t>
      </w:r>
      <w:r>
        <w:t>Алгоритм расчета положения</w:t>
      </w:r>
    </w:p>
    <w:p w14:paraId="76F8FBC7" w14:textId="7CB91697" w:rsidR="000D7982" w:rsidRPr="00746687" w:rsidRDefault="00B37B84" w:rsidP="000D7982">
      <w:pPr>
        <w:pStyle w:val="a4"/>
      </w:pPr>
      <w:r>
        <w:t>На рисунке 11</w:t>
      </w:r>
      <w:r w:rsidR="000D7982">
        <w:t xml:space="preserve"> </w:t>
      </w:r>
      <w:proofErr w:type="spellStart"/>
      <w:r w:rsidR="000D7982">
        <w:rPr>
          <w:lang w:val="en-US"/>
        </w:rPr>
        <w:t>Pos</w:t>
      </w:r>
      <w:proofErr w:type="spellEnd"/>
      <w:r w:rsidR="000D7982" w:rsidRPr="00746687">
        <w:t xml:space="preserve"> – </w:t>
      </w:r>
      <w:r w:rsidR="000D7982">
        <w:t xml:space="preserve">позиция ротора, </w:t>
      </w:r>
      <w:r w:rsidR="000D7982">
        <w:rPr>
          <w:lang w:val="en-US"/>
        </w:rPr>
        <w:t>last</w:t>
      </w:r>
      <w:r w:rsidR="000D7982" w:rsidRPr="00746687">
        <w:t>_</w:t>
      </w:r>
      <w:r w:rsidR="000D7982">
        <w:rPr>
          <w:lang w:val="en-US"/>
        </w:rPr>
        <w:t>speed</w:t>
      </w:r>
      <w:r w:rsidR="000D7982">
        <w:t xml:space="preserve"> – скорость на прошлом срабатывании прерывания, </w:t>
      </w:r>
      <w:r w:rsidR="000D7982">
        <w:rPr>
          <w:lang w:val="en-US"/>
        </w:rPr>
        <w:t>current</w:t>
      </w:r>
      <w:r w:rsidR="000D7982" w:rsidRPr="00746687">
        <w:t>_</w:t>
      </w:r>
      <w:r w:rsidR="000D7982">
        <w:rPr>
          <w:lang w:val="en-US"/>
        </w:rPr>
        <w:t>speed</w:t>
      </w:r>
      <w:r w:rsidR="000D7982">
        <w:t xml:space="preserve"> – текущая скорость, </w:t>
      </w:r>
      <w:proofErr w:type="spellStart"/>
      <w:r w:rsidR="000D7982">
        <w:rPr>
          <w:lang w:val="en-US"/>
        </w:rPr>
        <w:t>tim</w:t>
      </w:r>
      <w:proofErr w:type="spellEnd"/>
      <w:r w:rsidR="000D7982">
        <w:t>_</w:t>
      </w:r>
      <w:r w:rsidR="000D7982">
        <w:rPr>
          <w:lang w:val="en-US"/>
        </w:rPr>
        <w:t>frequency</w:t>
      </w:r>
      <w:r w:rsidR="000D7982" w:rsidRPr="00746687">
        <w:t xml:space="preserve"> </w:t>
      </w:r>
      <w:r w:rsidR="000D7982">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 xml:space="preserve">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w:t>
      </w:r>
      <w:commentRangeStart w:id="126"/>
      <w:r>
        <w:t xml:space="preserve">ухода </w:t>
      </w:r>
      <w:commentRangeEnd w:id="126"/>
      <w:r w:rsidR="00D87284">
        <w:rPr>
          <w:rStyle w:val="afb"/>
          <w:rFonts w:asciiTheme="minorHAnsi" w:hAnsiTheme="minorHAnsi" w:cstheme="minorBidi"/>
        </w:rPr>
        <w:commentReference w:id="126"/>
      </w:r>
      <w:r>
        <w:t>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w:t>
      </w:r>
      <w:r>
        <w:lastRenderedPageBreak/>
        <w:t xml:space="preserve">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127" w:name="_Toc41514695"/>
      <w:bookmarkStart w:id="128" w:name="_Toc43243312"/>
      <w:r>
        <w:t>Сравнение методов вычисления положения</w:t>
      </w:r>
      <w:bookmarkEnd w:id="127"/>
      <w:bookmarkEnd w:id="128"/>
    </w:p>
    <w:p w14:paraId="5B2AAFFB" w14:textId="5D61DBF6"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w:t>
      </w:r>
      <w:proofErr w:type="spellStart"/>
      <w:r>
        <w:t>энкодера</w:t>
      </w:r>
      <w:proofErr w:type="spellEnd"/>
      <w:r>
        <w:t>, также составляет 2 шага, или 0,36</w:t>
      </w:r>
      <w:r w:rsidR="00B37B84">
        <w:t xml:space="preserve"> градуса, что видно из формулы </w:t>
      </w:r>
      <w:commentRangeStart w:id="129"/>
      <w:r w:rsidR="00B37B84">
        <w:t>58</w:t>
      </w:r>
      <w:commentRangeEnd w:id="129"/>
      <w:r w:rsidR="00D87284">
        <w:rPr>
          <w:rStyle w:val="afb"/>
          <w:rFonts w:asciiTheme="minorHAnsi" w:hAnsiTheme="minorHAnsi" w:cstheme="minorBidi"/>
        </w:rPr>
        <w:commentReference w:id="129"/>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37C249CB"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E841D8">
              <w:rPr>
                <w:noProof/>
              </w:rPr>
              <w:t>58</w:t>
            </w:r>
            <w:r>
              <w:rPr>
                <w:noProof/>
              </w:rPr>
              <w:fldChar w:fldCharType="end"/>
            </w:r>
            <w:r>
              <w:t>)</w:t>
            </w:r>
          </w:p>
        </w:tc>
      </w:tr>
    </w:tbl>
    <w:p w14:paraId="21367C8F" w14:textId="4861315F"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w:t>
      </w:r>
      <w:r w:rsidR="008D688E">
        <w:t>о</w:t>
      </w:r>
      <w:r>
        <w:t>деров</w:t>
      </w:r>
      <w:proofErr w:type="spellEnd"/>
      <w:r>
        <w:t xml:space="preserve">,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w:t>
      </w:r>
      <w:r>
        <w:lastRenderedPageBreak/>
        <w:t xml:space="preserve">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088D30C" w:rsidR="000D7982" w:rsidRPr="006A2582" w:rsidRDefault="00B37B84" w:rsidP="000D7982">
      <w:pPr>
        <w:pStyle w:val="a4"/>
      </w:pPr>
      <w:r>
        <w:t>На рисунках 12 и 13</w:t>
      </w:r>
      <w:r w:rsidR="000D7982">
        <w:t xml:space="preserve">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commentRangeStart w:id="130"/>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1414" cy="3072205"/>
                    </a:xfrm>
                    <a:prstGeom prst="rect">
                      <a:avLst/>
                    </a:prstGeom>
                  </pic:spPr>
                </pic:pic>
              </a:graphicData>
            </a:graphic>
          </wp:inline>
        </w:drawing>
      </w:r>
      <w:commentRangeEnd w:id="130"/>
      <w:r w:rsidR="00D87284">
        <w:rPr>
          <w:rStyle w:val="afb"/>
          <w:rFonts w:asciiTheme="minorHAnsi" w:hAnsiTheme="minorHAnsi"/>
          <w:iCs w:val="0"/>
          <w:color w:val="auto"/>
        </w:rPr>
        <w:commentReference w:id="130"/>
      </w:r>
    </w:p>
    <w:p w14:paraId="0C73E323" w14:textId="7009F24C"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2</w:t>
      </w:r>
      <w:r>
        <w:rPr>
          <w:noProof/>
        </w:rPr>
        <w:fldChar w:fldCharType="end"/>
      </w:r>
      <w:r>
        <w:t xml:space="preserve"> – Зависимость ошибок в диапазоне 1 – 100 Гц</w:t>
      </w:r>
    </w:p>
    <w:p w14:paraId="54DD7D7F" w14:textId="77777777" w:rsidR="000D7982" w:rsidRDefault="000D7982" w:rsidP="00E2509E">
      <w:pPr>
        <w:pStyle w:val="af0"/>
      </w:pPr>
      <w:commentRangeStart w:id="131"/>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97362" cy="2889867"/>
                    </a:xfrm>
                    <a:prstGeom prst="rect">
                      <a:avLst/>
                    </a:prstGeom>
                  </pic:spPr>
                </pic:pic>
              </a:graphicData>
            </a:graphic>
          </wp:inline>
        </w:drawing>
      </w:r>
      <w:commentRangeEnd w:id="131"/>
      <w:r w:rsidR="0068596B">
        <w:rPr>
          <w:rStyle w:val="afb"/>
          <w:rFonts w:asciiTheme="minorHAnsi" w:hAnsiTheme="minorHAnsi"/>
          <w:iCs w:val="0"/>
          <w:color w:val="auto"/>
        </w:rPr>
        <w:commentReference w:id="131"/>
      </w:r>
    </w:p>
    <w:p w14:paraId="50244B6D" w14:textId="340E7D4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3</w:t>
      </w:r>
      <w:r>
        <w:rPr>
          <w:noProof/>
        </w:rPr>
        <w:fldChar w:fldCharType="end"/>
      </w:r>
      <w:r>
        <w:t xml:space="preserve"> - Зависимость ошибок в диапазоне 100 – 1000 Гц</w:t>
      </w:r>
    </w:p>
    <w:p w14:paraId="1B6E69B8" w14:textId="3F93C0D4" w:rsidR="000D7982" w:rsidRDefault="00B37B84" w:rsidP="000D7982">
      <w:pPr>
        <w:pStyle w:val="a4"/>
        <w:rPr>
          <w:color w:val="000000" w:themeColor="text1"/>
        </w:rPr>
      </w:pPr>
      <w:r>
        <w:lastRenderedPageBreak/>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rsidR="00D743C0">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ber"},"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0BFB1E0F" w:rsidR="00E841D8" w:rsidRDefault="000D7982" w:rsidP="000D7982">
      <w:pPr>
        <w:pStyle w:val="a4"/>
        <w:rPr>
          <w:color w:val="000000" w:themeColor="text1"/>
        </w:rPr>
      </w:pPr>
      <w:r>
        <w:rPr>
          <w:color w:val="000000" w:themeColor="text1"/>
        </w:rPr>
        <w:t>Так</w:t>
      </w:r>
      <w:commentRangeStart w:id="132"/>
      <w:r>
        <w:rPr>
          <w:color w:val="000000" w:themeColor="text1"/>
        </w:rPr>
        <w:t xml:space="preserve"> </w:t>
      </w:r>
      <w:commentRangeEnd w:id="132"/>
      <w:r w:rsidR="0068596B">
        <w:rPr>
          <w:rStyle w:val="afb"/>
          <w:rFonts w:asciiTheme="minorHAnsi" w:hAnsiTheme="minorHAnsi" w:cstheme="minorBidi"/>
        </w:rPr>
        <w:commentReference w:id="132"/>
      </w:r>
      <w:r>
        <w:rPr>
          <w:color w:val="000000" w:themeColor="text1"/>
        </w:rPr>
        <w:t xml:space="preserve">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commentRangeStart w:id="133"/>
      <w:r w:rsidRPr="00DE4D8D">
        <w:rPr>
          <w:color w:val="000000" w:themeColor="text1"/>
        </w:rPr>
        <w:t>64</w:t>
      </w:r>
      <w:r>
        <w:rPr>
          <w:color w:val="000000" w:themeColor="text1"/>
        </w:rPr>
        <w:t>мкс</w:t>
      </w:r>
      <w:commentRangeEnd w:id="133"/>
      <w:r w:rsidR="0068596B">
        <w:rPr>
          <w:rStyle w:val="afb"/>
          <w:rFonts w:asciiTheme="minorHAnsi" w:hAnsiTheme="minorHAnsi" w:cstheme="minorBidi"/>
        </w:rPr>
        <w:commentReference w:id="133"/>
      </w:r>
      <w:r>
        <w:rPr>
          <w:color w:val="000000" w:themeColor="text1"/>
        </w:rPr>
        <w:t xml:space="preserve">,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w:t>
      </w:r>
      <w:r>
        <w:rPr>
          <w:color w:val="000000" w:themeColor="text1"/>
        </w:rPr>
        <w:lastRenderedPageBreak/>
        <w:t>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134" w:name="_Toc43243313"/>
      <w:r>
        <w:t>Вывод по разделу</w:t>
      </w:r>
      <w:bookmarkEnd w:id="134"/>
    </w:p>
    <w:p w14:paraId="75DA7881" w14:textId="0DB5E91F" w:rsidR="000D7982" w:rsidRDefault="00E841D8" w:rsidP="00E841D8">
      <w:pPr>
        <w:pStyle w:val="a4"/>
      </w:pPr>
      <w:r>
        <w:t xml:space="preserve">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w:t>
      </w:r>
      <w:proofErr w:type="spellStart"/>
      <w:r>
        <w:t>энкодеров</w:t>
      </w:r>
      <w:proofErr w:type="spellEnd"/>
      <w:r>
        <w:t xml:space="preserve">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135" w:name="_Toc43243314"/>
      <w:r>
        <w:lastRenderedPageBreak/>
        <w:t>Планирование траектории</w:t>
      </w:r>
      <w:bookmarkEnd w:id="135"/>
    </w:p>
    <w:p w14:paraId="4FA35597" w14:textId="15BD91AD"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8pt;height:28.8pt" o:ole="">
                  <v:imagedata r:id="rId23" o:title=""/>
                </v:shape>
                <o:OLEObject Type="Embed" ProgID="Equation.DSMT4" ShapeID="_x0000_i1025" DrawAspect="Content" ObjectID="_1654188763" r:id="rId24"/>
              </w:object>
            </w:r>
            <w:r w:rsidR="00F63456">
              <w:rPr>
                <w:i/>
              </w:rPr>
              <w:t>,</w:t>
            </w:r>
          </w:p>
        </w:tc>
        <w:tc>
          <w:tcPr>
            <w:tcW w:w="703" w:type="dxa"/>
            <w:vAlign w:val="center"/>
          </w:tcPr>
          <w:p w14:paraId="2DC240B0" w14:textId="28CDDF96"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59</w:t>
            </w:r>
            <w:r>
              <w:rPr>
                <w:noProof/>
              </w:rPr>
              <w:fldChar w:fldCharType="end"/>
            </w:r>
            <w:r>
              <w:t>)</w:t>
            </w:r>
          </w:p>
        </w:tc>
      </w:tr>
    </w:tbl>
    <w:p w14:paraId="49E07ABE" w14:textId="35CD4C14" w:rsidR="005722AD" w:rsidRDefault="00F63456" w:rsidP="005722AD">
      <w:pPr>
        <w:pStyle w:val="a4"/>
      </w:pPr>
      <w:commentRangeStart w:id="136"/>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commentRangeEnd w:id="136"/>
      <w:r w:rsidR="0068596B">
        <w:rPr>
          <w:rStyle w:val="afb"/>
          <w:rFonts w:asciiTheme="minorHAnsi" w:hAnsiTheme="minorHAnsi" w:cstheme="minorBidi"/>
        </w:rPr>
        <w:commentReference w:id="136"/>
      </w:r>
    </w:p>
    <w:p w14:paraId="5ABDE1A4" w14:textId="02C091A5"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B37B84">
        <w:rPr>
          <w:rFonts w:eastAsiaTheme="minorEastAsia"/>
        </w:rPr>
        <w:t>На рисунке 14</w:t>
      </w:r>
      <w:r w:rsidR="005E6791">
        <w:rPr>
          <w:rFonts w:eastAsiaTheme="minorEastAsia"/>
        </w:rPr>
        <w:t xml:space="preserve"> приведена подробная схема разделени</w:t>
      </w:r>
      <w:r w:rsidR="00EF0825">
        <w:rPr>
          <w:rFonts w:eastAsiaTheme="minorEastAsia"/>
        </w:rPr>
        <w:t xml:space="preserve">я методов построения траекторий согласно </w:t>
      </w:r>
      <w:commentRangeStart w:id="137"/>
      <w:r w:rsidR="00EF0825">
        <w:rPr>
          <w:rFonts w:eastAsiaTheme="minorEastAsia"/>
        </w:rPr>
        <w:t>[</w:t>
      </w:r>
      <w:proofErr w:type="spellStart"/>
      <w:r w:rsidR="00EF0825" w:rsidRPr="00EF0825">
        <w:rPr>
          <w:rFonts w:eastAsiaTheme="minorEastAsia"/>
        </w:rPr>
        <w:t>Siciliano</w:t>
      </w:r>
      <w:proofErr w:type="spellEnd"/>
      <w:r w:rsidR="00EF0825" w:rsidRPr="00EF0825">
        <w:rPr>
          <w:rFonts w:eastAsiaTheme="minorEastAsia"/>
        </w:rPr>
        <w:t xml:space="preserve"> 08b]</w:t>
      </w:r>
      <w:commentRangeEnd w:id="137"/>
      <w:r w:rsidR="0068596B">
        <w:rPr>
          <w:rStyle w:val="afb"/>
          <w:rFonts w:asciiTheme="minorHAnsi" w:hAnsiTheme="minorHAnsi" w:cstheme="minorBidi"/>
        </w:rPr>
        <w:commentReference w:id="137"/>
      </w:r>
      <w:r w:rsidR="00EF0825">
        <w:rPr>
          <w:rFonts w:eastAsiaTheme="minorEastAsia"/>
        </w:rPr>
        <w:t>.</w:t>
      </w:r>
    </w:p>
    <w:p w14:paraId="5F733459" w14:textId="77777777"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32A431D9" w14:textId="73655FD1" w:rsidR="005E6791" w:rsidRDefault="00E841D8" w:rsidP="00E841D8">
      <w:pPr>
        <w:pStyle w:val="af0"/>
      </w:pPr>
      <w:r>
        <w:t xml:space="preserve">Рисунок </w:t>
      </w:r>
      <w:r w:rsidR="008F7D6C">
        <w:rPr>
          <w:noProof/>
        </w:rPr>
        <w:fldChar w:fldCharType="begin"/>
      </w:r>
      <w:r w:rsidR="008F7D6C">
        <w:rPr>
          <w:noProof/>
        </w:rPr>
        <w:instrText xml:space="preserve"> SEQ Рисунок \* ARABIC </w:instrText>
      </w:r>
      <w:r w:rsidR="008F7D6C">
        <w:rPr>
          <w:noProof/>
        </w:rPr>
        <w:fldChar w:fldCharType="separate"/>
      </w:r>
      <w:r>
        <w:rPr>
          <w:noProof/>
        </w:rPr>
        <w:t>14</w:t>
      </w:r>
      <w:r w:rsidR="008F7D6C">
        <w:rPr>
          <w:noProof/>
        </w:rPr>
        <w:fldChar w:fldCharType="end"/>
      </w:r>
      <w:r>
        <w:t xml:space="preserve"> – Методы построения траекторий</w:t>
      </w:r>
    </w:p>
    <w:p w14:paraId="01C36A87" w14:textId="0DA634B6" w:rsidR="00EF0825" w:rsidRDefault="00EF0825" w:rsidP="00EF0825">
      <w:pPr>
        <w:pStyle w:val="a4"/>
      </w:pPr>
      <w:commentRangeStart w:id="138"/>
      <w:r>
        <w:t>С</w:t>
      </w:r>
      <w:r w:rsidR="006551AE">
        <w:t>осредотачивая</w:t>
      </w:r>
      <w:r>
        <w:t xml:space="preserve"> </w:t>
      </w:r>
      <w:commentRangeEnd w:id="138"/>
      <w:r w:rsidR="0068596B">
        <w:rPr>
          <w:rStyle w:val="afb"/>
          <w:rFonts w:asciiTheme="minorHAnsi" w:hAnsiTheme="minorHAnsi" w:cstheme="minorBidi"/>
        </w:rPr>
        <w:commentReference w:id="138"/>
      </w:r>
      <w:r>
        <w:t xml:space="preserve">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w:t>
      </w:r>
      <w:r w:rsidR="006551AE">
        <w:t>,</w:t>
      </w:r>
      <w:bookmarkStart w:id="139" w:name="_GoBack"/>
      <w:bookmarkEnd w:id="139"/>
      <w:commentRangeStart w:id="140"/>
      <w:r w:rsidR="00E0758F">
        <w:t xml:space="preserve"> </w:t>
      </w:r>
      <w:commentRangeEnd w:id="140"/>
      <w:r w:rsidR="0068596B">
        <w:rPr>
          <w:rStyle w:val="afb"/>
          <w:rFonts w:asciiTheme="minorHAnsi" w:hAnsiTheme="minorHAnsi" w:cstheme="minorBidi"/>
        </w:rPr>
        <w:commentReference w:id="140"/>
      </w:r>
      <w:r w:rsidR="00E0758F">
        <w:t>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iros</w:instrText>
      </w:r>
      <w:r w:rsidR="00D743C0" w:rsidRPr="00D743C0">
        <w:instrText>.1995.525926","</w:instrText>
      </w:r>
      <w:r w:rsidR="00D743C0">
        <w:rPr>
          <w:lang w:val="en-US"/>
        </w:rPr>
        <w:instrText>ISBN</w:instrText>
      </w:r>
      <w:r w:rsidR="00D743C0" w:rsidRPr="00D743C0">
        <w:instrText>":"0818671084","</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hicle</w:instrText>
      </w:r>
      <w:r w:rsidR="00D743C0" w:rsidRPr="00D743C0">
        <w:instrText>-</w:instrText>
      </w:r>
      <w:r w:rsidR="00D743C0">
        <w:rPr>
          <w:lang w:val="en-US"/>
        </w:rPr>
        <w:instrText>mounted</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has</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relation</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w:instrText>
      </w:r>
      <w:r w:rsidR="00D743C0">
        <w:rPr>
          <w:lang w:val="en-US"/>
        </w:rPr>
        <w:instrText>s</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w:instrText>
      </w:r>
      <w:r w:rsidR="00D743C0">
        <w:rPr>
          <w:lang w:val="en-US"/>
        </w:rPr>
        <w:instrText>s</w:instrText>
      </w:r>
      <w:r w:rsidR="00D743C0" w:rsidRPr="00D743C0">
        <w:instrText xml:space="preserve"> </w:instrText>
      </w:r>
      <w:r w:rsidR="00D743C0">
        <w:rPr>
          <w:lang w:val="en-US"/>
        </w:rPr>
        <w:instrText>postur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end</w:instrText>
      </w:r>
      <w:r w:rsidR="00D743C0" w:rsidRPr="00D743C0">
        <w:instrText>-</w:instrText>
      </w:r>
      <w:r w:rsidR="00D743C0">
        <w:rPr>
          <w:lang w:val="en-US"/>
        </w:rPr>
        <w:instrText>effector</w:instrText>
      </w:r>
      <w:r w:rsidR="00D743C0" w:rsidRPr="00D743C0">
        <w:instrText>'</w:instrText>
      </w:r>
      <w:r w:rsidR="00D743C0">
        <w:rPr>
          <w:lang w:val="en-US"/>
        </w:rPr>
        <w:instrText>s</w:instrText>
      </w:r>
      <w:r w:rsidR="00D743C0" w:rsidRPr="00D743C0">
        <w:instrText xml:space="preserve"> </w:instrText>
      </w:r>
      <w:r w:rsidR="00D743C0">
        <w:rPr>
          <w:lang w:val="en-US"/>
        </w:rPr>
        <w:instrText>forc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urpose</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study</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eriv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operative</w:instrText>
      </w:r>
      <w:r w:rsidR="00D743C0" w:rsidRPr="00D743C0">
        <w:instrText xml:space="preserve"> </w:instrText>
      </w:r>
      <w:r w:rsidR="00D743C0">
        <w:rPr>
          <w:lang w:val="en-US"/>
        </w:rPr>
        <w:instrText>motions</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which</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tible</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so</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successfully</w:instrText>
      </w:r>
      <w:r w:rsidR="00D743C0" w:rsidRPr="00D743C0">
        <w:instrText xml:space="preserve"> </w:instrText>
      </w:r>
      <w:r w:rsidR="00D743C0">
        <w:rPr>
          <w:lang w:val="en-US"/>
        </w:rPr>
        <w:instrText>accomplish</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environments</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various</w:instrText>
      </w:r>
      <w:r w:rsidR="00D743C0" w:rsidRPr="00D743C0">
        <w:instrText xml:space="preserve"> </w:instrText>
      </w:r>
      <w:r w:rsidR="00D743C0">
        <w:rPr>
          <w:lang w:val="en-US"/>
        </w:rPr>
        <w:instrText>disturbance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uthor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already</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concepts</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criterion</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iscus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etho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moved</w:instrText>
      </w:r>
      <w:r w:rsidR="00D743C0" w:rsidRPr="00D743C0">
        <w:instrText xml:space="preserve"> </w:instrText>
      </w:r>
      <w:r w:rsidR="00D743C0">
        <w:rPr>
          <w:lang w:val="en-US"/>
        </w:rPr>
        <w:instrText>path</w:instrText>
      </w:r>
      <w:r w:rsidR="00D743C0" w:rsidRPr="00D743C0">
        <w:instrText xml:space="preserve"> </w:instrText>
      </w:r>
      <w:r w:rsidR="00D743C0">
        <w:rPr>
          <w:lang w:val="en-US"/>
        </w:rPr>
        <w:instrText>by</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potential</w:instrText>
      </w:r>
      <w:r w:rsidR="00D743C0" w:rsidRPr="00D743C0">
        <w:instrText xml:space="preserve"> </w:instrText>
      </w:r>
      <w:r w:rsidR="00D743C0">
        <w:rPr>
          <w:lang w:val="en-US"/>
        </w:rPr>
        <w:instrText>fiel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maint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bove</w:instrText>
      </w:r>
      <w:r w:rsidR="00D743C0" w:rsidRPr="00D743C0">
        <w:instrText>-</w:instrText>
      </w:r>
      <w:r w:rsidR="00D743C0">
        <w:rPr>
          <w:lang w:val="en-US"/>
        </w:rPr>
        <w:instrText>mentioned</w:instrText>
      </w:r>
      <w:r w:rsidR="00D743C0" w:rsidRPr="00D743C0">
        <w:instrText xml:space="preserve"> </w:instrText>
      </w:r>
      <w:r w:rsidR="00D743C0">
        <w:rPr>
          <w:lang w:val="en-US"/>
        </w:rPr>
        <w:instrText>consideration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ompensatory</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iscuss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whi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moving</w:instrText>
      </w:r>
      <w:r w:rsidR="00D743C0" w:rsidRPr="00D743C0">
        <w:instrText xml:space="preserve"> </w:instrText>
      </w:r>
      <w:r w:rsidR="00D743C0">
        <w:rPr>
          <w:lang w:val="en-US"/>
        </w:rPr>
        <w:instrText>alo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given</w:instrText>
      </w:r>
      <w:r w:rsidR="00D743C0" w:rsidRPr="00D743C0">
        <w:instrText xml:space="preserve"> </w:instrText>
      </w:r>
      <w:r w:rsidR="00D743C0">
        <w:rPr>
          <w:lang w:val="en-US"/>
        </w:rPr>
        <w:instrText>motion</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Huang</w:instrText>
      </w:r>
      <w:r w:rsidR="00D743C0" w:rsidRPr="00D743C0">
        <w:instrText>","</w:instrText>
      </w:r>
      <w:r w:rsidR="00D743C0">
        <w:rPr>
          <w:lang w:val="en-US"/>
        </w:rPr>
        <w:instrText>given</w:instrText>
      </w:r>
      <w:r w:rsidR="00D743C0" w:rsidRPr="00D743C0">
        <w:instrText>":"</w:instrText>
      </w:r>
      <w:r w:rsidR="00D743C0">
        <w:rPr>
          <w:lang w:val="en-US"/>
        </w:rPr>
        <w:instrText>Qian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ugano</w:instrText>
      </w:r>
      <w:r w:rsidR="00D743C0" w:rsidRPr="00D743C0">
        <w:instrText>","</w:instrText>
      </w:r>
      <w:r w:rsidR="00D743C0">
        <w:rPr>
          <w:lang w:val="en-US"/>
        </w:rPr>
        <w:instrText>given</w:instrText>
      </w:r>
      <w:r w:rsidR="00D743C0" w:rsidRPr="00D743C0">
        <w:instrText>":"</w:instrText>
      </w:r>
      <w:r w:rsidR="00D743C0">
        <w:rPr>
          <w:lang w:val="en-US"/>
        </w:rPr>
        <w:instrText>Shigeki</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w:instrText>
      </w:r>
      <w:r w:rsidR="00D743C0">
        <w:rPr>
          <w:lang w:val="en-US"/>
        </w:rPr>
        <w:instrText>IEEE</w:instrText>
      </w:r>
      <w:r w:rsidR="00D743C0" w:rsidRPr="00D743C0">
        <w:instrText xml:space="preserve"> </w:instrText>
      </w:r>
      <w:r w:rsidR="00D743C0">
        <w:rPr>
          <w:lang w:val="en-US"/>
        </w:rPr>
        <w:instrText>International</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ntelligent</w:instrText>
      </w:r>
      <w:r w:rsidR="00D743C0" w:rsidRPr="00D743C0">
        <w:instrText xml:space="preserve"> </w:instrText>
      </w:r>
      <w:r w:rsidR="00D743C0">
        <w:rPr>
          <w:lang w:val="en-US"/>
        </w:rPr>
        <w:instrText>Robot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ys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5"]]},"</w:instrText>
      </w:r>
      <w:r w:rsidR="00D743C0">
        <w:rPr>
          <w:lang w:val="en-US"/>
        </w:rPr>
        <w:instrText>page</w:instrText>
      </w:r>
      <w:r w:rsidR="00D743C0" w:rsidRPr="00D743C0">
        <w:instrText>":"467-472","</w:instrText>
      </w:r>
      <w:r w:rsidR="00D743C0">
        <w:rPr>
          <w:lang w:val="en-US"/>
        </w:rPr>
        <w:instrText>title</w:instrText>
      </w:r>
      <w:r w:rsidR="00D743C0" w:rsidRPr="00D743C0">
        <w:instrText>":"</w:instrText>
      </w:r>
      <w:r w:rsidR="00D743C0">
        <w:rPr>
          <w:lang w:val="en-US"/>
        </w:rPr>
        <w:instrText>Manipulator</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planning</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w:instrText>
      </w:r>
      <w:r w:rsidR="00D743C0">
        <w:rPr>
          <w:lang w:val="en-US"/>
        </w:rPr>
        <w:instrText>manipulator</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volume</w:instrText>
      </w:r>
      <w:r w:rsidR="00D743C0" w:rsidRPr="00D743C0">
        <w:instrText>":"3"},"</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8</w:instrText>
      </w:r>
      <w:r w:rsidR="00D743C0">
        <w:rPr>
          <w:lang w:val="en-US"/>
        </w:rPr>
        <w:instrText>e</w:instrText>
      </w:r>
      <w:r w:rsidR="00D743C0" w:rsidRPr="00D743C0">
        <w:instrText>4</w:instrText>
      </w:r>
      <w:r w:rsidR="00D743C0">
        <w:rPr>
          <w:lang w:val="en-US"/>
        </w:rPr>
        <w:instrText>df</w:instrText>
      </w:r>
      <w:r w:rsidR="00D743C0" w:rsidRPr="00D743C0">
        <w:instrText>10</w:instrText>
      </w:r>
      <w:r w:rsidR="00D743C0">
        <w:rPr>
          <w:lang w:val="en-US"/>
        </w:rPr>
        <w:instrText>a</w:instrText>
      </w:r>
      <w:r w:rsidR="00D743C0" w:rsidRPr="00D743C0">
        <w:instrText>-8215-4</w:instrText>
      </w:r>
      <w:r w:rsidR="00D743C0">
        <w:rPr>
          <w:lang w:val="en-US"/>
        </w:rPr>
        <w:instrText>c</w:instrText>
      </w:r>
      <w:r w:rsidR="00D743C0" w:rsidRPr="00D743C0">
        <w:instrText>97-9</w:instrText>
      </w:r>
      <w:r w:rsidR="00D743C0">
        <w:rPr>
          <w:lang w:val="en-US"/>
        </w:rPr>
        <w:instrText>e</w:instrText>
      </w:r>
      <w:r w:rsidR="00D743C0" w:rsidRPr="00D743C0">
        <w:instrText>29-</w:instrText>
      </w:r>
      <w:r w:rsidR="00D743C0">
        <w:rPr>
          <w:lang w:val="en-US"/>
        </w:rPr>
        <w:instrText>d</w:instrText>
      </w:r>
      <w:r w:rsidR="00D743C0" w:rsidRPr="00D743C0">
        <w:instrText>84</w:instrText>
      </w:r>
      <w:r w:rsidR="00D743C0">
        <w:rPr>
          <w:lang w:val="en-US"/>
        </w:rPr>
        <w:instrText>f</w:instrText>
      </w:r>
      <w:r w:rsidR="00D743C0" w:rsidRPr="00D743C0">
        <w:instrText>1426371</w:instrText>
      </w:r>
      <w:r w:rsidR="00D743C0">
        <w:rPr>
          <w:lang w:val="en-US"/>
        </w:rPr>
        <w:instrText>f</w:instrText>
      </w:r>
      <w:r w:rsidR="00D743C0" w:rsidRPr="00D743C0">
        <w:instrText>"]}],"</w:instrText>
      </w:r>
      <w:r w:rsidR="00D743C0">
        <w:rPr>
          <w:lang w:val="en-US"/>
        </w:rPr>
        <w:instrText>mendeley</w:instrText>
      </w:r>
      <w:r w:rsidR="00D743C0" w:rsidRPr="00D743C0">
        <w:instrText>":{"</w:instrText>
      </w:r>
      <w:r w:rsidR="00D743C0">
        <w:rPr>
          <w:lang w:val="en-US"/>
        </w:rPr>
        <w:instrText>formattedCitation</w:instrText>
      </w:r>
      <w:r w:rsidR="00D743C0" w:rsidRPr="00D743C0">
        <w:instrText>":"[18]","</w:instrText>
      </w:r>
      <w:r w:rsidR="00D743C0">
        <w:rPr>
          <w:lang w:val="en-US"/>
        </w:rPr>
        <w:instrText>plainTextFormattedCitation</w:instrText>
      </w:r>
      <w:r w:rsidR="00D743C0" w:rsidRPr="00D743C0">
        <w:instrText>":"[18]","</w:instrText>
      </w:r>
      <w:r w:rsidR="00D743C0">
        <w:rPr>
          <w:lang w:val="en-US"/>
        </w:rPr>
        <w:instrText>previouslyFormattedCitation</w:instrText>
      </w:r>
      <w:r w:rsidR="00D743C0" w:rsidRPr="00D743C0">
        <w:instrText>":"[18]"},"</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EC70FD">
        <w:rPr>
          <w:lang w:val="en-US"/>
        </w:rPr>
        <w:fldChar w:fldCharType="separate"/>
      </w:r>
      <w:r w:rsidR="00D743C0" w:rsidRPr="00D743C0">
        <w:rPr>
          <w:noProof/>
        </w:rPr>
        <w:t>[18]</w:t>
      </w:r>
      <w:r w:rsidR="00EC70FD">
        <w:rPr>
          <w:lang w:val="en-US"/>
        </w:rPr>
        <w:fldChar w:fldCharType="end"/>
      </w:r>
      <w:r w:rsidR="00E0758F">
        <w:t>.</w:t>
      </w:r>
    </w:p>
    <w:p w14:paraId="2E2BEF22" w14:textId="58278D54" w:rsidR="004C7900" w:rsidRDefault="004C7900" w:rsidP="00E841D8">
      <w:pPr>
        <w:pStyle w:val="af0"/>
        <w:jc w:val="left"/>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E841D8">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Движение приводов плавнее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27EFA220"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D743C0">
        <w:t>.</w:t>
      </w:r>
      <w:r w:rsidR="00912ECF">
        <w:t xml:space="preserve"> </w:t>
      </w:r>
    </w:p>
    <w:p w14:paraId="18706A31" w14:textId="4468F1EB" w:rsidR="00912ECF" w:rsidRDefault="00912ECF" w:rsidP="008D2271">
      <w:pPr>
        <w:pStyle w:val="a4"/>
      </w:pPr>
      <w:commentRangeStart w:id="141"/>
      <w:r>
        <w:t>Для стационарных систем на траекторию движения ЗУ накладываются следующие ограничения</w:t>
      </w:r>
      <w:r w:rsidR="003A4008">
        <w:t>. (</w:t>
      </w:r>
      <w:commentRangeStart w:id="142"/>
      <w:proofErr w:type="spellStart"/>
      <w:r w:rsidR="003A4008">
        <w:t>Шахинпур</w:t>
      </w:r>
      <w:commentRangeEnd w:id="142"/>
      <w:proofErr w:type="spellEnd"/>
      <w:r w:rsidR="0068596B">
        <w:rPr>
          <w:rStyle w:val="afb"/>
          <w:rFonts w:asciiTheme="minorHAnsi" w:hAnsiTheme="minorHAnsi" w:cstheme="minorBidi"/>
        </w:rPr>
        <w:commentReference w:id="142"/>
      </w:r>
      <w:r w:rsidR="003A4008">
        <w:t>)</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016CDA95"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commentRangeEnd w:id="141"/>
      <w:r w:rsidR="0068596B">
        <w:rPr>
          <w:rStyle w:val="afb"/>
          <w:rFonts w:asciiTheme="minorHAnsi" w:hAnsiTheme="minorHAnsi" w:cstheme="minorBidi"/>
        </w:rPr>
        <w:commentReference w:id="141"/>
      </w:r>
    </w:p>
    <w:p w14:paraId="77950479" w14:textId="3C0E83E7" w:rsidR="00E239E5" w:rsidRDefault="00E239E5" w:rsidP="00E239E5">
      <w:pPr>
        <w:pStyle w:val="2"/>
      </w:pPr>
      <w:bookmarkStart w:id="143" w:name="_Toc43243315"/>
      <w:r>
        <w:t>Описание траекторий методом трапеции</w:t>
      </w:r>
      <w:bookmarkEnd w:id="143"/>
    </w:p>
    <w:p w14:paraId="24C99EF6" w14:textId="34EB7141"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w:t>
      </w:r>
      <w:commentRangeStart w:id="144"/>
      <w:r>
        <w:t xml:space="preserve">Во-вторых, необходимо следить за достижением равномерного движения и в случае невозможности </w:t>
      </w:r>
      <w:r>
        <w:lastRenderedPageBreak/>
        <w:t>переходить на участок торможения</w:t>
      </w:r>
      <w:commentRangeEnd w:id="144"/>
      <w:r w:rsidR="0068596B">
        <w:rPr>
          <w:rStyle w:val="afb"/>
          <w:rFonts w:asciiTheme="minorHAnsi" w:hAnsiTheme="minorHAnsi" w:cstheme="minorBidi"/>
        </w:rPr>
        <w:commentReference w:id="144"/>
      </w:r>
      <w:r>
        <w:t xml:space="preserve">. </w:t>
      </w:r>
      <w:r w:rsidR="00745F7E">
        <w:t>Трапециевидные траектории можно описать</w:t>
      </w:r>
      <w:r w:rsidR="00B37B84">
        <w:t xml:space="preserve"> с помощью системы уравнений 60</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8F7D6C"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7E1EC6A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0</w:t>
            </w:r>
            <w:r>
              <w:rPr>
                <w:noProof/>
              </w:rPr>
              <w:fldChar w:fldCharType="end"/>
            </w:r>
            <w:r>
              <w:t>)</w:t>
            </w:r>
          </w:p>
        </w:tc>
      </w:tr>
    </w:tbl>
    <w:p w14:paraId="0C5C897C" w14:textId="4C7C8681" w:rsidR="007A3FA8" w:rsidRDefault="00E841D8" w:rsidP="00E841D8">
      <w:pPr>
        <w:pStyle w:val="a4"/>
        <w:ind w:firstLine="0"/>
      </w:pPr>
      <w:commentRangeStart w:id="145"/>
      <w:r>
        <w:t>с</w:t>
      </w:r>
      <w:r w:rsidR="00791DB0">
        <w:t>оответственно</w:t>
      </w:r>
      <w:commentRangeEnd w:id="145"/>
      <w:r w:rsidR="0068596B">
        <w:rPr>
          <w:rStyle w:val="afb"/>
          <w:rFonts w:asciiTheme="minorHAnsi" w:hAnsiTheme="minorHAnsi" w:cstheme="minorBidi"/>
        </w:rPr>
        <w:commentReference w:id="14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8F7D6C"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7B75245C"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1</w:t>
            </w:r>
            <w:r>
              <w:rPr>
                <w:noProof/>
              </w:rPr>
              <w:fldChar w:fldCharType="end"/>
            </w:r>
            <w:r>
              <w:t>)</w:t>
            </w:r>
          </w:p>
        </w:tc>
      </w:tr>
    </w:tbl>
    <w:p w14:paraId="398186AF" w14:textId="2F77B60B" w:rsidR="007A3FA8" w:rsidRDefault="007A3FA8" w:rsidP="003A4008">
      <w:pPr>
        <w:pStyle w:val="a4"/>
        <w:rPr>
          <w:rFonts w:eastAsiaTheme="minorEastAsia"/>
        </w:rPr>
      </w:pPr>
      <w:commentRangeStart w:id="146"/>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w:t>
      </w:r>
      <w:r w:rsidR="00B37B84">
        <w:rPr>
          <w:rFonts w:eastAsiaTheme="minorEastAsia"/>
        </w:rPr>
        <w:t>коростей приведен на рисунке 15</w:t>
      </w:r>
      <w:r>
        <w:rPr>
          <w:rFonts w:eastAsiaTheme="minorEastAsia"/>
        </w:rPr>
        <w:t>.</w:t>
      </w:r>
      <w:commentRangeEnd w:id="146"/>
      <w:r w:rsidR="0068596B">
        <w:rPr>
          <w:rStyle w:val="afb"/>
          <w:rFonts w:asciiTheme="minorHAnsi" w:hAnsiTheme="minorHAnsi" w:cstheme="minorBidi"/>
        </w:rPr>
        <w:commentReference w:id="146"/>
      </w:r>
    </w:p>
    <w:p w14:paraId="7DB32D6F" w14:textId="0E0D2E6B"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2989" cy="2986812"/>
                    </a:xfrm>
                    <a:prstGeom prst="rect">
                      <a:avLst/>
                    </a:prstGeom>
                  </pic:spPr>
                </pic:pic>
              </a:graphicData>
            </a:graphic>
          </wp:inline>
        </w:drawing>
      </w:r>
    </w:p>
    <w:p w14:paraId="481A5FE1" w14:textId="4A1E9F0B"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5</w:t>
      </w:r>
      <w:r w:rsidR="00A4363B">
        <w:rPr>
          <w:noProof/>
        </w:rPr>
        <w:fldChar w:fldCharType="end"/>
      </w:r>
      <w:r w:rsidRPr="006E22D4">
        <w:t xml:space="preserve"> – </w:t>
      </w:r>
      <w:r>
        <w:t>метод трапеций</w:t>
      </w:r>
    </w:p>
    <w:p w14:paraId="07BB8294" w14:textId="77777777" w:rsidR="008F127F" w:rsidRDefault="008F127F" w:rsidP="00E239E5">
      <w:pPr>
        <w:pStyle w:val="2"/>
      </w:pPr>
      <w:bookmarkStart w:id="147" w:name="_Toc43243316"/>
      <w:r>
        <w:t xml:space="preserve">Описание траекторий полиномом </w:t>
      </w:r>
      <w:commentRangeStart w:id="148"/>
      <w:r>
        <w:t xml:space="preserve">пятой </w:t>
      </w:r>
      <w:commentRangeEnd w:id="148"/>
      <w:r w:rsidR="00A33335">
        <w:rPr>
          <w:rStyle w:val="afb"/>
          <w:rFonts w:asciiTheme="minorHAnsi" w:eastAsiaTheme="minorHAnsi" w:hAnsiTheme="minorHAnsi" w:cstheme="minorBidi"/>
          <w:b w:val="0"/>
          <w:color w:val="auto"/>
        </w:rPr>
        <w:commentReference w:id="148"/>
      </w:r>
      <w:r>
        <w:t>степени</w:t>
      </w:r>
      <w:bookmarkEnd w:id="147"/>
    </w:p>
    <w:p w14:paraId="51E66511" w14:textId="592E00F1"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 xml:space="preserve">екторию, выражаются формулой </w:t>
      </w:r>
      <w:commentRangeStart w:id="149"/>
      <w:r w:rsidR="00B37B84">
        <w:t>62</w:t>
      </w:r>
      <w:commentRangeEnd w:id="149"/>
      <w:r w:rsidR="00A33335">
        <w:rPr>
          <w:rStyle w:val="afb"/>
          <w:rFonts w:asciiTheme="minorHAnsi" w:hAnsiTheme="minorHAnsi" w:cstheme="minorBidi"/>
        </w:rPr>
        <w:commentReference w:id="149"/>
      </w:r>
      <w:r w:rsidR="003C1CCA">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8F7D6C"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8F7D6C"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3DDE4110"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E841D8">
              <w:rPr>
                <w:noProof/>
              </w:rPr>
              <w:t>62</w:t>
            </w:r>
            <w:r>
              <w:rPr>
                <w:noProof/>
              </w:rPr>
              <w:fldChar w:fldCharType="end"/>
            </w:r>
            <w:r>
              <w:t>)</w:t>
            </w:r>
          </w:p>
        </w:tc>
      </w:tr>
    </w:tbl>
    <w:p w14:paraId="0F90AD53" w14:textId="29702118" w:rsidR="003C1CCA" w:rsidRPr="003C1CCA" w:rsidRDefault="003C1CCA" w:rsidP="003C1CCA">
      <w:pPr>
        <w:pStyle w:val="a4"/>
        <w:rPr>
          <w:rFonts w:eastAsiaTheme="minorEastAsia"/>
        </w:rPr>
      </w:pPr>
      <w:commentRangeStart w:id="150"/>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w:t>
      </w:r>
      <w:commentRangeEnd w:id="150"/>
      <w:r w:rsidR="00A33335">
        <w:rPr>
          <w:rStyle w:val="afb"/>
          <w:rFonts w:asciiTheme="minorHAnsi" w:hAnsiTheme="minorHAnsi" w:cstheme="minorBidi"/>
        </w:rPr>
        <w:commentReference w:id="150"/>
      </w:r>
      <w:r>
        <w:rPr>
          <w:rFonts w:eastAsiaTheme="minorEastAsia"/>
        </w:rPr>
        <w:t xml:space="preserve"> </w:t>
      </w:r>
      <w:commentRangeStart w:id="151"/>
      <w:r w:rsidRPr="00A71054">
        <w:t xml:space="preserve">Эти ограничения </w:t>
      </w:r>
      <w:r>
        <w:t xml:space="preserve">однозначно определяют конкретным кубическим полиномом, представленным в формуле </w:t>
      </w:r>
      <w:r w:rsidR="00B37B84">
        <w:t>63</w:t>
      </w:r>
      <w:r w:rsidRPr="00604C1F">
        <w:t>.</w:t>
      </w:r>
      <w:r w:rsidRPr="004B102C">
        <w:t xml:space="preserve"> </w:t>
      </w:r>
      <w:commentRangeEnd w:id="151"/>
      <w:r w:rsidR="00A33335">
        <w:rPr>
          <w:rStyle w:val="afb"/>
          <w:rFonts w:asciiTheme="minorHAnsi" w:hAnsiTheme="minorHAnsi" w:cstheme="minorBidi"/>
        </w:rPr>
        <w:commentReference w:id="15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w:commentRangeStart w:id="152"/>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8F7D6C"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8F7D6C"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8F7D6C"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8F7D6C"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w:commentRangeEnd w:id="152"/>
                <m:r>
                  <m:rPr>
                    <m:sty m:val="p"/>
                  </m:rPr>
                  <w:rPr>
                    <w:rStyle w:val="afb"/>
                    <w:rFonts w:asciiTheme="minorHAnsi" w:hAnsiTheme="minorHAnsi" w:cstheme="minorBidi"/>
                  </w:rPr>
                  <w:commentReference w:id="152"/>
                </m:r>
              </m:oMath>
            </m:oMathPara>
          </w:p>
        </w:tc>
        <w:tc>
          <w:tcPr>
            <w:tcW w:w="703" w:type="dxa"/>
            <w:vAlign w:val="center"/>
          </w:tcPr>
          <w:p w14:paraId="516620FF" w14:textId="5B5BA744"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63</w:t>
            </w:r>
            <w:r>
              <w:rPr>
                <w:noProof/>
              </w:rPr>
              <w:fldChar w:fldCharType="end"/>
            </w:r>
            <w:r>
              <w:t>)</w:t>
            </w:r>
          </w:p>
        </w:tc>
      </w:tr>
    </w:tbl>
    <w:p w14:paraId="3F53F012" w14:textId="28C3D6D8"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w:t>
      </w:r>
      <w:commentRangeStart w:id="153"/>
      <w:r>
        <w:t>3</w:t>
      </w:r>
      <w:commentRangeEnd w:id="153"/>
      <w:r w:rsidR="00A33335">
        <w:rPr>
          <w:rStyle w:val="afb"/>
          <w:rFonts w:asciiTheme="minorHAnsi" w:hAnsiTheme="minorHAnsi" w:cstheme="minorBidi"/>
        </w:rPr>
        <w:commentReference w:id="153"/>
      </w:r>
      <w:r>
        <w:t xml:space="preserve">,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154" w:name="_Toc43243317"/>
      <w:r>
        <w:t>Описание траекторий полиномом пятой степени</w:t>
      </w:r>
      <w:bookmarkEnd w:id="154"/>
    </w:p>
    <w:p w14:paraId="077B8F9F" w14:textId="6EC65A12" w:rsidR="0018019D" w:rsidRDefault="0018019D" w:rsidP="003A4008">
      <w:pPr>
        <w:pStyle w:val="a4"/>
      </w:pPr>
      <w:r>
        <w:t>При использовании полинома 5</w:t>
      </w:r>
      <w:r w:rsidR="00814788">
        <w:t>-</w:t>
      </w:r>
      <w:r>
        <w:t>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57C995A3"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E841D8">
              <w:rPr>
                <w:noProof/>
              </w:rPr>
              <w:t>64</w:t>
            </w:r>
            <w:r>
              <w:rPr>
                <w:noProof/>
              </w:rPr>
              <w:fldChar w:fldCharType="end"/>
            </w:r>
            <w:r>
              <w:t>)</w:t>
            </w:r>
          </w:p>
        </w:tc>
      </w:tr>
    </w:tbl>
    <w:p w14:paraId="1FCD8408" w14:textId="48416CC6" w:rsidR="00777D93" w:rsidRDefault="00777D93" w:rsidP="003A4008">
      <w:pPr>
        <w:pStyle w:val="a4"/>
      </w:pPr>
      <w:r>
        <w:lastRenderedPageBreak/>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 xml:space="preserve">аничения приведены в формуле </w:t>
      </w:r>
      <w:commentRangeStart w:id="155"/>
      <w:r w:rsidR="00B37B84">
        <w:t>65</w:t>
      </w:r>
      <w:commentRangeEnd w:id="155"/>
      <w:r w:rsidR="00A33335">
        <w:rPr>
          <w:rStyle w:val="afb"/>
          <w:rFonts w:asciiTheme="minorHAnsi" w:hAnsiTheme="minorHAnsi" w:cstheme="minorBidi"/>
        </w:rPr>
        <w:commentReference w:id="155"/>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8F7D6C"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8F7D6C"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8F7D6C"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8F7D6C"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7AB68138"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E841D8">
              <w:rPr>
                <w:noProof/>
              </w:rPr>
              <w:t>65</w:t>
            </w:r>
            <w:r>
              <w:rPr>
                <w:noProof/>
              </w:rPr>
              <w:fldChar w:fldCharType="end"/>
            </w:r>
            <w:r>
              <w:t>)</w:t>
            </w:r>
          </w:p>
        </w:tc>
      </w:tr>
    </w:tbl>
    <w:p w14:paraId="001DBA09" w14:textId="5D7BA551" w:rsidR="00777D93" w:rsidRDefault="00777D93" w:rsidP="003A4008">
      <w:pPr>
        <w:pStyle w:val="a4"/>
      </w:pPr>
      <w:r>
        <w:t>Тог</w:t>
      </w:r>
      <w:r w:rsidR="00B37B84">
        <w:t>да решая матричное уравнение 66</w:t>
      </w:r>
      <w:r>
        <w:t xml:space="preserve"> получи</w:t>
      </w:r>
      <w:r w:rsidR="00B37B84">
        <w:t xml:space="preserve">м необходимые коэффициенты </w:t>
      </w:r>
      <w:commentRangeStart w:id="156"/>
      <w:r w:rsidR="00B37B84">
        <w:t>67</w:t>
      </w:r>
      <w:commentRangeEnd w:id="156"/>
      <w:r w:rsidR="00A33335">
        <w:rPr>
          <w:rStyle w:val="afb"/>
          <w:rFonts w:asciiTheme="minorHAnsi" w:hAnsiTheme="minorHAnsi" w:cstheme="minorBidi"/>
        </w:rPr>
        <w:commentReference w:id="156"/>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8F7D6C"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36E5CEED"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E841D8">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8F7D6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8F7D6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8F7D6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8F7D6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8F7D6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8F7D6C"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1AD22478"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E841D8">
              <w:rPr>
                <w:noProof/>
              </w:rPr>
              <w:t>67</w:t>
            </w:r>
            <w:r>
              <w:rPr>
                <w:noProof/>
              </w:rPr>
              <w:fldChar w:fldCharType="end"/>
            </w:r>
            <w:r>
              <w:t>)</w:t>
            </w:r>
          </w:p>
        </w:tc>
      </w:tr>
    </w:tbl>
    <w:p w14:paraId="3C25F42D" w14:textId="77777777" w:rsidR="00E861E7" w:rsidRDefault="00E861E7" w:rsidP="003A4008">
      <w:pPr>
        <w:pStyle w:val="a4"/>
      </w:pPr>
    </w:p>
    <w:p w14:paraId="731698A3" w14:textId="3BE680B2"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eviously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055A83">
        <w:t>.</w:t>
      </w:r>
    </w:p>
    <w:p w14:paraId="34E47AC4" w14:textId="075624C8" w:rsidR="00055A83" w:rsidRDefault="00055A83" w:rsidP="00055A83">
      <w:pPr>
        <w:pStyle w:val="a4"/>
        <w:numPr>
          <w:ilvl w:val="0"/>
          <w:numId w:val="10"/>
        </w:numPr>
      </w:pPr>
      <w:commentRangeStart w:id="157"/>
      <w:r>
        <w:lastRenderedPageBreak/>
        <w:t>Конечная точка подъема должна находит</w:t>
      </w:r>
      <w:r w:rsidR="00814788">
        <w:t>ь</w:t>
      </w:r>
      <w:r>
        <w:t>ся от опорной поверхности на расстоянии не менее 25% длины последнего звена робота.</w:t>
      </w:r>
    </w:p>
    <w:p w14:paraId="5C077377" w14:textId="1386DD6E" w:rsidR="00055A83" w:rsidRDefault="00055A83" w:rsidP="00055A83">
      <w:pPr>
        <w:pStyle w:val="a4"/>
        <w:numPr>
          <w:ilvl w:val="0"/>
          <w:numId w:val="10"/>
        </w:numPr>
      </w:pPr>
      <w:r>
        <w:t>Начальная точка спуска должна находит</w:t>
      </w:r>
      <w:r w:rsidR="00814788">
        <w:t>ь</w:t>
      </w:r>
      <w:r>
        <w:t>ся от опорной поверхности на расстоянии не менее 25% длины последнего звена робота.</w:t>
      </w:r>
      <w:commentRangeEnd w:id="157"/>
      <w:r w:rsidR="00A33335">
        <w:rPr>
          <w:rStyle w:val="afb"/>
          <w:rFonts w:asciiTheme="minorHAnsi" w:hAnsiTheme="minorHAnsi" w:cstheme="minorBidi"/>
        </w:rPr>
        <w:commentReference w:id="157"/>
      </w:r>
    </w:p>
    <w:p w14:paraId="22CF9271" w14:textId="11BD5815" w:rsidR="008D2271" w:rsidRDefault="007B1EA4" w:rsidP="007B1EA4">
      <w:pPr>
        <w:pStyle w:val="a4"/>
      </w:pPr>
      <w:r>
        <w:t xml:space="preserve">Для реализации такого рода ограничений применяется подход разбиения траекторий на участки подхода, отхода и перемещения </w:t>
      </w:r>
      <w:proofErr w:type="spellStart"/>
      <w:r>
        <w:t>за</w:t>
      </w:r>
      <w:r w:rsidR="00814788">
        <w:t>сче</w:t>
      </w:r>
      <w:r>
        <w:t>т</w:t>
      </w:r>
      <w:proofErr w:type="spellEnd"/>
      <w:r>
        <w:t xml:space="preserve">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158" w:name="_Toc43243318"/>
      <w:r>
        <w:t>Сравнение методов описания траектории</w:t>
      </w:r>
      <w:bookmarkEnd w:id="158"/>
    </w:p>
    <w:p w14:paraId="7068E058" w14:textId="53A77F0B" w:rsidR="007B1EA4" w:rsidRDefault="00154223" w:rsidP="007B1EA4">
      <w:pPr>
        <w:pStyle w:val="a4"/>
      </w:pPr>
      <w:commentRangeStart w:id="159"/>
      <w:r>
        <w:t xml:space="preserve">Проведем </w:t>
      </w:r>
      <w:commentRangeEnd w:id="159"/>
      <w:r w:rsidR="00A33335">
        <w:rPr>
          <w:rStyle w:val="afb"/>
          <w:rFonts w:asciiTheme="minorHAnsi" w:hAnsiTheme="minorHAnsi" w:cstheme="minorBidi"/>
        </w:rPr>
        <w:commentReference w:id="159"/>
      </w:r>
      <w:r>
        <w:t>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D743C0">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0,21]","plainTextFormattedCitation":"[20,21]","previouslyFormattedCitation":"[20,21]"},"properties":{"noteIndex":0},"schema":"https://github.com/citation-style-language/schema/raw/master/csl-citation.json"}</w:instrText>
      </w:r>
      <w:r w:rsidR="00D743C0">
        <w:fldChar w:fldCharType="separate"/>
      </w:r>
      <w:r w:rsidR="00D743C0" w:rsidRPr="00D743C0">
        <w:rPr>
          <w:noProof/>
        </w:rPr>
        <w:t>[20,21]</w:t>
      </w:r>
      <w:r w:rsidR="00D743C0">
        <w:fldChar w:fldCharType="end"/>
      </w:r>
      <w:r>
        <w:t xml:space="preserve">. </w:t>
      </w:r>
      <w:r w:rsidR="007A407F">
        <w:t xml:space="preserve">Для сглаживания траекторий будем применять полиномы 3-й и 5-й степеней, а </w:t>
      </w:r>
      <w:r w:rsidR="007A407F">
        <w:lastRenderedPageBreak/>
        <w:t>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26306" cy="3643847"/>
                    </a:xfrm>
                    <a:prstGeom prst="rect">
                      <a:avLst/>
                    </a:prstGeom>
                  </pic:spPr>
                </pic:pic>
              </a:graphicData>
            </a:graphic>
          </wp:inline>
        </w:drawing>
      </w:r>
    </w:p>
    <w:p w14:paraId="5B3226BD" w14:textId="42A33F78" w:rsidR="00E2509E" w:rsidRP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6</w:t>
      </w:r>
      <w:r w:rsidR="00A4363B">
        <w:rPr>
          <w:noProof/>
        </w:rPr>
        <w:fldChar w:fldCharType="end"/>
      </w:r>
      <w:r>
        <w:t xml:space="preserve"> - Сравнение траекторий</w:t>
      </w:r>
    </w:p>
    <w:p w14:paraId="5D332444" w14:textId="09133318" w:rsidR="00E2509E" w:rsidRDefault="00B37B84" w:rsidP="007B1EA4">
      <w:pPr>
        <w:pStyle w:val="a4"/>
      </w:pPr>
      <w:r>
        <w:t>Как видно из рисунка 16</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commentRangeStart w:id="160"/>
      <w:r w:rsidR="00C279B7">
        <w:t xml:space="preserve">Сравним </w:t>
      </w:r>
      <w:commentRangeEnd w:id="160"/>
      <w:r w:rsidR="00A33335">
        <w:rPr>
          <w:rStyle w:val="afb"/>
          <w:rFonts w:asciiTheme="minorHAnsi" w:hAnsiTheme="minorHAnsi" w:cstheme="minorBidi"/>
        </w:rPr>
        <w:commentReference w:id="160"/>
      </w:r>
      <w:r w:rsidR="00C279B7">
        <w:t>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7</w:t>
      </w:r>
      <w:r w:rsidR="00C279B7">
        <w:t>. Графики для остальных зв</w:t>
      </w:r>
      <w:r>
        <w:t xml:space="preserve">еньев приведены в </w:t>
      </w:r>
      <w:commentRangeStart w:id="161"/>
      <w:r>
        <w:t xml:space="preserve">приложении </w:t>
      </w:r>
      <w:commentRangeEnd w:id="161"/>
      <w:r w:rsidR="00A33335">
        <w:rPr>
          <w:rStyle w:val="afb"/>
          <w:rFonts w:asciiTheme="minorHAnsi" w:hAnsiTheme="minorHAnsi" w:cstheme="minorBidi"/>
        </w:rPr>
        <w:commentReference w:id="161"/>
      </w:r>
      <w:r>
        <w:t>4</w:t>
      </w:r>
      <w:r w:rsidR="00C279B7">
        <w:t>.</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3508" cy="3149223"/>
                    </a:xfrm>
                    <a:prstGeom prst="rect">
                      <a:avLst/>
                    </a:prstGeom>
                  </pic:spPr>
                </pic:pic>
              </a:graphicData>
            </a:graphic>
          </wp:inline>
        </w:drawing>
      </w:r>
    </w:p>
    <w:p w14:paraId="2BE33E67" w14:textId="17DFAEF8"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7</w:t>
      </w:r>
      <w:r w:rsidR="00A4363B">
        <w:rPr>
          <w:noProof/>
        </w:rPr>
        <w:fldChar w:fldCharType="end"/>
      </w:r>
      <w:r>
        <w:t xml:space="preserve"> – Изменение угла 4ого звена во времени</w:t>
      </w:r>
    </w:p>
    <w:p w14:paraId="5284B865" w14:textId="5ACD42C7" w:rsidR="005B6DDB" w:rsidRDefault="00B37B84" w:rsidP="005B6DDB">
      <w:pPr>
        <w:pStyle w:val="a4"/>
      </w:pPr>
      <w:r>
        <w:t>Как видно их рисунка 17</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53F28488" w:rsidR="005F01B8" w:rsidRDefault="00B37B84" w:rsidP="005B6DDB">
      <w:pPr>
        <w:pStyle w:val="a4"/>
      </w:pPr>
      <w:r>
        <w:t>На рисунках 18 и 19</w:t>
      </w:r>
      <w:r w:rsidR="005F01B8">
        <w:t xml:space="preserve">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0337" cy="2859901"/>
                    </a:xfrm>
                    <a:prstGeom prst="rect">
                      <a:avLst/>
                    </a:prstGeom>
                  </pic:spPr>
                </pic:pic>
              </a:graphicData>
            </a:graphic>
          </wp:inline>
        </w:drawing>
      </w:r>
    </w:p>
    <w:p w14:paraId="49307374" w14:textId="3B321FFF"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8</w:t>
      </w:r>
      <w:r w:rsidR="00A4363B">
        <w:rPr>
          <w:noProof/>
        </w:rPr>
        <w:fldChar w:fldCharType="end"/>
      </w:r>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52092" cy="3361318"/>
                    </a:xfrm>
                    <a:prstGeom prst="rect">
                      <a:avLst/>
                    </a:prstGeom>
                  </pic:spPr>
                </pic:pic>
              </a:graphicData>
            </a:graphic>
          </wp:inline>
        </w:drawing>
      </w:r>
    </w:p>
    <w:p w14:paraId="363042E9" w14:textId="4BC29B24"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9</w:t>
      </w:r>
      <w:r w:rsidR="00A4363B">
        <w:rPr>
          <w:noProof/>
        </w:rPr>
        <w:fldChar w:fldCharType="end"/>
      </w:r>
      <w:r>
        <w:t xml:space="preserve"> – Ускорение 4ого звена</w:t>
      </w:r>
    </w:p>
    <w:p w14:paraId="00115544" w14:textId="576C20EA" w:rsidR="005F01B8" w:rsidRDefault="00B37B84" w:rsidP="005B6DDB">
      <w:pPr>
        <w:pStyle w:val="a4"/>
      </w:pPr>
      <w:r>
        <w:t>Как видно из рисунка 18</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t>еньев приведены в приложении 15</w:t>
      </w:r>
      <w:r w:rsidR="0019596A">
        <w:t xml:space="preserve">. </w:t>
      </w:r>
    </w:p>
    <w:p w14:paraId="1FC2EC46" w14:textId="43E1F6C0" w:rsidR="00583096" w:rsidRDefault="00583096" w:rsidP="00583096">
      <w:pPr>
        <w:pStyle w:val="2"/>
      </w:pPr>
      <w:bookmarkStart w:id="162" w:name="_Toc43243319"/>
      <w:r>
        <w:t>Вывод по разделу</w:t>
      </w:r>
      <w:bookmarkEnd w:id="162"/>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77777777" w:rsidR="00A4363B" w:rsidRDefault="00A4363B" w:rsidP="00A4363B">
      <w:pPr>
        <w:pStyle w:val="ab"/>
      </w:pPr>
      <w:bookmarkStart w:id="163" w:name="_Toc43243320"/>
      <w:commentRangeStart w:id="164"/>
      <w:r>
        <w:lastRenderedPageBreak/>
        <w:t>Заключение</w:t>
      </w:r>
      <w:bookmarkEnd w:id="163"/>
      <w:commentRangeEnd w:id="164"/>
      <w:r w:rsidR="00A33335">
        <w:rPr>
          <w:rStyle w:val="afb"/>
          <w:rFonts w:asciiTheme="minorHAnsi" w:eastAsiaTheme="minorHAnsi" w:hAnsiTheme="minorHAnsi" w:cstheme="minorBidi"/>
          <w:b w:val="0"/>
          <w:color w:val="auto"/>
        </w:rPr>
        <w:commentReference w:id="164"/>
      </w:r>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w:t>
      </w:r>
      <w:proofErr w:type="spellStart"/>
      <w:r w:rsidR="003315E8">
        <w:t>Денавита</w:t>
      </w:r>
      <w:proofErr w:type="spellEnd"/>
      <w:r w:rsidR="003315E8">
        <w:t xml:space="preserve"> – </w:t>
      </w:r>
      <w:proofErr w:type="spellStart"/>
      <w:r w:rsidR="003315E8">
        <w:t>Хартенберга</w:t>
      </w:r>
      <w:proofErr w:type="spellEnd"/>
      <w:r w:rsidR="003315E8">
        <w:t xml:space="preserve">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 xml:space="preserve">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w:t>
      </w:r>
      <w:proofErr w:type="spellStart"/>
      <w:r>
        <w:t>энкодеров</w:t>
      </w:r>
      <w:proofErr w:type="spellEnd"/>
      <w:r>
        <w:t xml:space="preserve"> непосредственно к микроконтроллеру.</w:t>
      </w:r>
    </w:p>
    <w:p w14:paraId="33DBD357" w14:textId="520B548E" w:rsidR="00772345" w:rsidRPr="00352E48" w:rsidRDefault="00772345" w:rsidP="00772345">
      <w:pPr>
        <w:pStyle w:val="a4"/>
      </w:pPr>
    </w:p>
    <w:p w14:paraId="14747032" w14:textId="0BC79408" w:rsidR="005C675C" w:rsidRDefault="005C675C" w:rsidP="003315E8">
      <w:pPr>
        <w:pStyle w:val="a4"/>
      </w:pPr>
      <w:r>
        <w:br w:type="page"/>
      </w:r>
    </w:p>
    <w:p w14:paraId="22E22AAE" w14:textId="6338C325" w:rsidR="00FD7FA0" w:rsidRPr="00352E48" w:rsidRDefault="00B108A3" w:rsidP="007A70FA">
      <w:pPr>
        <w:pStyle w:val="ab"/>
        <w:rPr>
          <w:lang w:val="en-US"/>
        </w:rPr>
      </w:pPr>
      <w:bookmarkStart w:id="165" w:name="_Toc43243321"/>
      <w:r w:rsidRPr="007A70FA">
        <w:lastRenderedPageBreak/>
        <w:t>Список</w:t>
      </w:r>
      <w:r w:rsidRPr="00352E48">
        <w:rPr>
          <w:lang w:val="en-US"/>
        </w:rPr>
        <w:t xml:space="preserve"> </w:t>
      </w:r>
      <w:r w:rsidR="00A4363B">
        <w:t>используемых</w:t>
      </w:r>
      <w:r w:rsidR="00A4363B" w:rsidRPr="00352E48">
        <w:rPr>
          <w:lang w:val="en-US"/>
        </w:rPr>
        <w:t xml:space="preserve"> </w:t>
      </w:r>
      <w:r w:rsidR="00A4363B">
        <w:t>источников</w:t>
      </w:r>
      <w:bookmarkEnd w:id="165"/>
    </w:p>
    <w:p w14:paraId="677DBFB1" w14:textId="0C3E9BE0" w:rsidR="00D743C0" w:rsidRPr="00352E48" w:rsidRDefault="000D7982"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352E48">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D743C0" w:rsidRPr="00352E48">
        <w:rPr>
          <w:rFonts w:ascii="Times New Roman" w:hAnsi="Times New Roman" w:cs="Times New Roman"/>
          <w:noProof/>
          <w:sz w:val="28"/>
          <w:szCs w:val="24"/>
          <w:lang w:val="en-US"/>
        </w:rPr>
        <w:t>1.</w:t>
      </w:r>
      <w:r w:rsidR="00D743C0" w:rsidRPr="00352E48">
        <w:rPr>
          <w:rFonts w:ascii="Times New Roman" w:hAnsi="Times New Roman" w:cs="Times New Roman"/>
          <w:noProof/>
          <w:sz w:val="28"/>
          <w:szCs w:val="24"/>
          <w:lang w:val="en-US"/>
        </w:rPr>
        <w:tab/>
        <w:t>Balachandran W., Cecelja F., Ptasinski P. Collision-free path planning of a telerobotic manipulator based on swept volume of teleoperated manipulator. 2003. № October. P. 34–36.</w:t>
      </w:r>
    </w:p>
    <w:p w14:paraId="5E2FCED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2.</w:t>
      </w:r>
      <w:r w:rsidRPr="00352E48">
        <w:rPr>
          <w:rFonts w:ascii="Times New Roman" w:hAnsi="Times New Roman" w:cs="Times New Roman"/>
          <w:noProof/>
          <w:sz w:val="28"/>
          <w:szCs w:val="24"/>
          <w:lang w:val="en-US"/>
        </w:rPr>
        <w:tab/>
        <w:t>Merat F. Introduction to robotics: Mechanics and control // IEEE J. Robot. Autom. 2009. Vol. 3, № 2. P. 166–166.</w:t>
      </w:r>
    </w:p>
    <w:p w14:paraId="6B1E799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3.</w:t>
      </w:r>
      <w:r w:rsidRPr="00352E48">
        <w:rPr>
          <w:rFonts w:ascii="Times New Roman" w:hAnsi="Times New Roman" w:cs="Times New Roman"/>
          <w:noProof/>
          <w:sz w:val="28"/>
          <w:szCs w:val="24"/>
          <w:lang w:val="en-US"/>
        </w:rPr>
        <w:tab/>
        <w:t>Bellicoso C.D. et al. Design, modeling and control of a 5-DoF light-weight robot arm for aerial manipulation // 2015 23rd Mediterr. Conf. Control Autom. MED 2015 - Conf. Proc. 2015. P. 853–858.</w:t>
      </w:r>
    </w:p>
    <w:p w14:paraId="0B2ADF1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4.</w:t>
      </w:r>
      <w:r w:rsidRPr="00352E48">
        <w:rPr>
          <w:rFonts w:ascii="Times New Roman" w:hAnsi="Times New Roman" w:cs="Times New Roman"/>
          <w:noProof/>
          <w:sz w:val="28"/>
          <w:szCs w:val="24"/>
          <w:lang w:val="en-US"/>
        </w:rPr>
        <w:tab/>
        <w:t>Wuthier D. et al. On the Design, Modeling and Control of a Novel Compact Aerial Manipulator // 24th Mediterr. Conf. Control Autom. MED 2016. 2016.</w:t>
      </w:r>
    </w:p>
    <w:p w14:paraId="06BD0B0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5.</w:t>
      </w:r>
      <w:r w:rsidRPr="00352E48">
        <w:rPr>
          <w:rFonts w:ascii="Times New Roman" w:hAnsi="Times New Roman" w:cs="Times New Roman"/>
          <w:noProof/>
          <w:sz w:val="28"/>
          <w:szCs w:val="24"/>
          <w:lang w:val="en-US"/>
        </w:rPr>
        <w:tab/>
        <w:t>Chen C. et al. Kinematics analysis and trajectory planning of a multiarm medical robot assisted maxillofacial surgery // 2012 ICME Int. Conf. Complex Med. Eng. C. 2012 Proc. 2012. P. 229–234.</w:t>
      </w:r>
    </w:p>
    <w:p w14:paraId="1D5C388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6.</w:t>
      </w:r>
      <w:r w:rsidRPr="00352E48">
        <w:rPr>
          <w:rFonts w:ascii="Times New Roman" w:hAnsi="Times New Roman" w:cs="Times New Roman"/>
          <w:noProof/>
          <w:sz w:val="28"/>
          <w:szCs w:val="24"/>
          <w:lang w:val="en-US"/>
        </w:rPr>
        <w:tab/>
        <w:t>Guo D. et al. Efficient algorithms for the kinematics and path planning of manipulator // 2009 International Conference on Artificial Intelligence and Computational Intelligence, AICI 2009. 2009. Vol. 2. P. 282–287.</w:t>
      </w:r>
    </w:p>
    <w:p w14:paraId="75F13CA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7.</w:t>
      </w:r>
      <w:r w:rsidRPr="00352E48">
        <w:rPr>
          <w:rFonts w:ascii="Times New Roman" w:hAnsi="Times New Roman" w:cs="Times New Roman"/>
          <w:noProof/>
          <w:sz w:val="28"/>
          <w:szCs w:val="24"/>
          <w:lang w:val="en-US"/>
        </w:rPr>
        <w:tab/>
      </w:r>
      <w:r w:rsidRPr="00D743C0">
        <w:rPr>
          <w:rFonts w:ascii="Times New Roman" w:hAnsi="Times New Roman" w:cs="Times New Roman"/>
          <w:noProof/>
          <w:sz w:val="28"/>
          <w:szCs w:val="24"/>
        </w:rPr>
        <w:t>Шахинпур</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М</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Курс</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робототехники</w:t>
      </w:r>
      <w:r w:rsidRPr="00352E48">
        <w:rPr>
          <w:rFonts w:ascii="Times New Roman" w:hAnsi="Times New Roman" w:cs="Times New Roman"/>
          <w:noProof/>
          <w:sz w:val="28"/>
          <w:szCs w:val="24"/>
          <w:lang w:val="en-US"/>
        </w:rPr>
        <w:t>. 1990. 152 p.</w:t>
      </w:r>
    </w:p>
    <w:p w14:paraId="42AFBF0F"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8.</w:t>
      </w:r>
      <w:r w:rsidRPr="00352E48">
        <w:rPr>
          <w:rFonts w:ascii="Times New Roman" w:hAnsi="Times New Roman" w:cs="Times New Roman"/>
          <w:noProof/>
          <w:sz w:val="28"/>
          <w:szCs w:val="24"/>
          <w:lang w:val="en-US"/>
        </w:rPr>
        <w:tab/>
        <w:t>Incze I.I., Szabó C., Imecs M. Incremental encoder in electrical drives: Modeling and simulation // Stud. Comput. Intell. 2010. Vol. 313, № February. P. 287–300.</w:t>
      </w:r>
    </w:p>
    <w:p w14:paraId="6B4182E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9.</w:t>
      </w:r>
      <w:r w:rsidRPr="00352E48">
        <w:rPr>
          <w:rFonts w:ascii="Times New Roman" w:hAnsi="Times New Roman" w:cs="Times New Roman"/>
          <w:noProof/>
          <w:sz w:val="28"/>
          <w:szCs w:val="24"/>
          <w:lang w:val="en-US"/>
        </w:rPr>
        <w:tab/>
        <w:t>Incze I.I. et al. Incremental Encoder Based Position and Speed Identification: Modeling and Simulation // Acta Univ. Sapientiae Electr. Mech. Eng. 2010. Vol. 2. P. 27–39.</w:t>
      </w:r>
    </w:p>
    <w:p w14:paraId="4B46E92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0.</w:t>
      </w:r>
      <w:r w:rsidRPr="00352E48">
        <w:rPr>
          <w:rFonts w:ascii="Times New Roman" w:hAnsi="Times New Roman" w:cs="Times New Roman"/>
          <w:noProof/>
          <w:sz w:val="28"/>
          <w:szCs w:val="24"/>
          <w:lang w:val="en-US"/>
        </w:rPr>
        <w:tab/>
        <w:t xml:space="preserve">Incze J.J., Szabó C., Imecs M. Modeling and simulation of an incremental encoder used in electrical drives // 10th Int. Symp. Hungarian Res. Comput. </w:t>
      </w:r>
      <w:r w:rsidRPr="00352E48">
        <w:rPr>
          <w:rFonts w:ascii="Times New Roman" w:hAnsi="Times New Roman" w:cs="Times New Roman"/>
          <w:noProof/>
          <w:sz w:val="28"/>
          <w:szCs w:val="24"/>
          <w:lang w:val="en-US"/>
        </w:rPr>
        <w:lastRenderedPageBreak/>
        <w:t>Intell. Informatics, CINTI 2009. 2009. P. 97–109.</w:t>
      </w:r>
    </w:p>
    <w:p w14:paraId="7A6C2B8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1.</w:t>
      </w:r>
      <w:r w:rsidRPr="00352E48">
        <w:rPr>
          <w:rFonts w:ascii="Times New Roman" w:hAnsi="Times New Roman" w:cs="Times New Roman"/>
          <w:noProof/>
          <w:sz w:val="28"/>
          <w:szCs w:val="24"/>
          <w:lang w:val="en-US"/>
        </w:rPr>
        <w:tab/>
        <w:t>Francesco B. et al. A Simple and Accurate Algorithm for Speed Measurement in Electric Drives Using Incremental Encoder // Parco Area delle Sci. 2017.</w:t>
      </w:r>
    </w:p>
    <w:p w14:paraId="22CDCAA2"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2.</w:t>
      </w:r>
      <w:r w:rsidRPr="00352E48">
        <w:rPr>
          <w:rFonts w:ascii="Times New Roman" w:hAnsi="Times New Roman" w:cs="Times New Roman"/>
          <w:noProof/>
          <w:sz w:val="28"/>
          <w:szCs w:val="24"/>
          <w:lang w:val="en-US"/>
        </w:rPr>
        <w:tab/>
        <w:t>Hong-Bin W. et al. Stepper motor SPWM subdivision control circuit design based on FPGA // Proc. - 16th IEEE/ACIS Int. Conf. Comput. Inf. Sci. ICIS 2017. 2017. P. 889–893.</w:t>
      </w:r>
    </w:p>
    <w:p w14:paraId="4BE3698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3.</w:t>
      </w:r>
      <w:r w:rsidRPr="00352E48">
        <w:rPr>
          <w:rFonts w:ascii="Times New Roman" w:hAnsi="Times New Roman" w:cs="Times New Roman"/>
          <w:noProof/>
          <w:sz w:val="28"/>
          <w:szCs w:val="24"/>
          <w:lang w:val="en-US"/>
        </w:rPr>
        <w:tab/>
        <w:t>Maaref M., Rezazadeh A. An implementable approach in order to model a nonideal incremental encoder in speed measurement studies // Turkish J. Electr. Eng. Comput. Sci. 2015. Vol. 23, № 5. P. 1489–1500.</w:t>
      </w:r>
    </w:p>
    <w:p w14:paraId="6E53BD6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4.</w:t>
      </w:r>
      <w:r w:rsidRPr="00352E48">
        <w:rPr>
          <w:rFonts w:ascii="Times New Roman" w:hAnsi="Times New Roman" w:cs="Times New Roman"/>
          <w:noProof/>
          <w:sz w:val="28"/>
          <w:szCs w:val="24"/>
          <w:lang w:val="en-US"/>
        </w:rPr>
        <w:tab/>
        <w:t>Negrea C.A. et al. An improved speed identification method using incremental encoder in electric drives // 2012 IEEE Int. Conf. Autom. Qual. Testing, Robot. AQTR 2012 - Proc. 2012. P. 536–540.</w:t>
      </w:r>
    </w:p>
    <w:p w14:paraId="1D96DB9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5.</w:t>
      </w:r>
      <w:r w:rsidRPr="00352E48">
        <w:rPr>
          <w:rFonts w:ascii="Times New Roman" w:hAnsi="Times New Roman" w:cs="Times New Roman"/>
          <w:noProof/>
          <w:sz w:val="28"/>
          <w:szCs w:val="24"/>
          <w:lang w:val="en-US"/>
        </w:rPr>
        <w:tab/>
        <w:t>Anuchin A. et al. Optimized method for speed estimation using incremental encoder // 19th International Symposium on Power Electronics, Ee 2017. Institute of Electrical and Electronics Engineers Inc., 2017. Vol. 2017-December. P. 1–5.</w:t>
      </w:r>
    </w:p>
    <w:p w14:paraId="3F72CD0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6.</w:t>
      </w:r>
      <w:r w:rsidRPr="00352E48">
        <w:rPr>
          <w:rFonts w:ascii="Times New Roman" w:hAnsi="Times New Roman" w:cs="Times New Roman"/>
          <w:noProof/>
          <w:sz w:val="28"/>
          <w:szCs w:val="24"/>
          <w:lang w:val="en-US"/>
        </w:rPr>
        <w:tab/>
        <w:t>Anuchin A. et al. Method of Digital Filtering of Sine/cosine Incremental Position Encoder Signals for Elimination of DC Offset Impact // 2017 19th Eur. Conf. Power Electron. Appl. EPE 2017 ECCE Eur. 2017. Vol. 2017-Janua. P. 1–7.</w:t>
      </w:r>
    </w:p>
    <w:p w14:paraId="322F6C17"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7.</w:t>
      </w:r>
      <w:r w:rsidRPr="00352E48">
        <w:rPr>
          <w:rFonts w:ascii="Times New Roman" w:hAnsi="Times New Roman" w:cs="Times New Roman"/>
          <w:noProof/>
          <w:sz w:val="28"/>
          <w:szCs w:val="24"/>
          <w:lang w:val="en-US"/>
        </w:rPr>
        <w:tab/>
        <w:t>Eddine Choulak S. Trajectory planning and control for robot manipulations // Rev. Teledetect. 2009. Vol. 8, № 1. P. 17–34.</w:t>
      </w:r>
    </w:p>
    <w:p w14:paraId="6052883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352E48">
        <w:rPr>
          <w:rFonts w:ascii="Times New Roman" w:hAnsi="Times New Roman" w:cs="Times New Roman"/>
          <w:noProof/>
          <w:sz w:val="28"/>
          <w:szCs w:val="24"/>
          <w:lang w:val="en-US"/>
        </w:rPr>
        <w:t>18.</w:t>
      </w:r>
      <w:r w:rsidRPr="00352E48">
        <w:rPr>
          <w:rFonts w:ascii="Times New Roman" w:hAnsi="Times New Roman" w:cs="Times New Roman"/>
          <w:noProof/>
          <w:sz w:val="28"/>
          <w:szCs w:val="24"/>
          <w:lang w:val="en-US"/>
        </w:rPr>
        <w:tab/>
        <w:t xml:space="preserve">Huang Q., Sugano S. Manipulator motion planning for stabilizing a mobile-manipulator // IEEE Int. </w:t>
      </w:r>
      <w:r w:rsidRPr="00D743C0">
        <w:rPr>
          <w:rFonts w:ascii="Times New Roman" w:hAnsi="Times New Roman" w:cs="Times New Roman"/>
          <w:noProof/>
          <w:sz w:val="28"/>
          <w:szCs w:val="24"/>
        </w:rPr>
        <w:t>Conf. Intell. Robot. Syst. 1995. Vol. 3. P. 467–472.</w:t>
      </w:r>
    </w:p>
    <w:p w14:paraId="593FB7D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D743C0">
        <w:rPr>
          <w:rFonts w:ascii="Times New Roman" w:hAnsi="Times New Roman" w:cs="Times New Roman"/>
          <w:noProof/>
          <w:sz w:val="28"/>
          <w:szCs w:val="24"/>
        </w:rPr>
        <w:t>19.</w:t>
      </w:r>
      <w:r w:rsidRPr="00D743C0">
        <w:rPr>
          <w:rFonts w:ascii="Times New Roman" w:hAnsi="Times New Roman" w:cs="Times New Roman"/>
          <w:noProof/>
          <w:sz w:val="28"/>
          <w:szCs w:val="24"/>
        </w:rPr>
        <w:tab/>
        <w:t>Юревич Е.. И.. Управление робоами и робототехническими устройствами. Санкт</w:t>
      </w:r>
      <w:r w:rsidRPr="00352E48">
        <w:rPr>
          <w:rFonts w:ascii="Times New Roman" w:hAnsi="Times New Roman" w:cs="Times New Roman"/>
          <w:noProof/>
          <w:sz w:val="28"/>
          <w:szCs w:val="24"/>
          <w:lang w:val="en-US"/>
        </w:rPr>
        <w:t>-</w:t>
      </w:r>
      <w:r w:rsidRPr="00D743C0">
        <w:rPr>
          <w:rFonts w:ascii="Times New Roman" w:hAnsi="Times New Roman" w:cs="Times New Roman"/>
          <w:noProof/>
          <w:sz w:val="28"/>
          <w:szCs w:val="24"/>
        </w:rPr>
        <w:t>Петербург</w:t>
      </w:r>
      <w:r w:rsidRPr="00352E48">
        <w:rPr>
          <w:rFonts w:ascii="Times New Roman" w:hAnsi="Times New Roman" w:cs="Times New Roman"/>
          <w:noProof/>
          <w:sz w:val="28"/>
          <w:szCs w:val="24"/>
          <w:lang w:val="en-US"/>
        </w:rPr>
        <w:t>, 2000. 171 p.</w:t>
      </w:r>
    </w:p>
    <w:p w14:paraId="7C7C662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lastRenderedPageBreak/>
        <w:t>20.</w:t>
      </w:r>
      <w:r w:rsidRPr="00352E48">
        <w:rPr>
          <w:rFonts w:ascii="Times New Roman" w:hAnsi="Times New Roman" w:cs="Times New Roman"/>
          <w:noProof/>
          <w:sz w:val="28"/>
          <w:szCs w:val="24"/>
          <w:lang w:val="en-US"/>
        </w:rPr>
        <w:tab/>
        <w:t>Wang X. et al. Kinematics and Trajectory Planning of a Supporting Medical Manipulator for Vascular Interventional Surgery. 2011. № C. P. 406–411.</w:t>
      </w:r>
    </w:p>
    <w:p w14:paraId="4B66F49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rPr>
      </w:pPr>
      <w:r w:rsidRPr="00352E48">
        <w:rPr>
          <w:rFonts w:ascii="Times New Roman" w:hAnsi="Times New Roman" w:cs="Times New Roman"/>
          <w:noProof/>
          <w:sz w:val="28"/>
          <w:szCs w:val="24"/>
          <w:lang w:val="en-US"/>
        </w:rPr>
        <w:t>21.</w:t>
      </w:r>
      <w:r w:rsidRPr="00352E48">
        <w:rPr>
          <w:rFonts w:ascii="Times New Roman" w:hAnsi="Times New Roman" w:cs="Times New Roman"/>
          <w:noProof/>
          <w:sz w:val="28"/>
          <w:szCs w:val="24"/>
          <w:lang w:val="en-US"/>
        </w:rPr>
        <w:tab/>
        <w:t xml:space="preserve">Wei K., Ren B. A method on dynamic path planning for robotic manipulator autonomous obstacle avoidance based on an improved RRT algorithm // Sensors (Switzerland). </w:t>
      </w:r>
      <w:r w:rsidRPr="00D743C0">
        <w:rPr>
          <w:rFonts w:ascii="Times New Roman" w:hAnsi="Times New Roman" w:cs="Times New Roman"/>
          <w:noProof/>
          <w:sz w:val="28"/>
          <w:szCs w:val="24"/>
        </w:rPr>
        <w:t>2018. Vol. 18, № 2.</w:t>
      </w:r>
    </w:p>
    <w:p w14:paraId="611F8639" w14:textId="747712F7" w:rsidR="000D7982" w:rsidRPr="00B5632E" w:rsidRDefault="000D7982" w:rsidP="00D743C0">
      <w:pPr>
        <w:spacing w:line="360" w:lineRule="auto"/>
      </w:pPr>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58A8D0AC" w:rsidR="00D8271C" w:rsidRDefault="00D8271C" w:rsidP="00A755FC">
      <w:pPr>
        <w:pStyle w:val="ab"/>
      </w:pPr>
      <w:bookmarkStart w:id="166" w:name="_Toc43243322"/>
      <w:commentRangeStart w:id="167"/>
      <w:r>
        <w:lastRenderedPageBreak/>
        <w:t xml:space="preserve">Приложение </w:t>
      </w:r>
      <w:commentRangeEnd w:id="167"/>
      <w:r w:rsidR="00A33335">
        <w:rPr>
          <w:rStyle w:val="afb"/>
          <w:rFonts w:asciiTheme="minorHAnsi" w:eastAsiaTheme="minorHAnsi" w:hAnsiTheme="minorHAnsi" w:cstheme="minorBidi"/>
          <w:b w:val="0"/>
          <w:color w:val="auto"/>
        </w:rPr>
        <w:commentReference w:id="167"/>
      </w:r>
      <w:r w:rsidR="00FC3037">
        <w:t>А</w:t>
      </w:r>
      <w:bookmarkEnd w:id="166"/>
    </w:p>
    <w:p w14:paraId="48327653" w14:textId="77777777" w:rsidR="00D53062" w:rsidRDefault="00D53062" w:rsidP="00D53062">
      <w:pPr>
        <w:pStyle w:val="a4"/>
      </w:pPr>
      <w:r w:rsidRPr="00D53062">
        <w:t xml:space="preserve">Параметры модели манипулятора в </w:t>
      </w:r>
      <w:proofErr w:type="spellStart"/>
      <w:r w:rsidRPr="009B75EB">
        <w:t>Matlab</w:t>
      </w:r>
      <w:proofErr w:type="spellEnd"/>
      <w:r w:rsidRPr="009B75EB">
        <w:t xml:space="preserve"> </w:t>
      </w:r>
      <w:proofErr w:type="spellStart"/>
      <w:r w:rsidRPr="009B75EB">
        <w:t>Robotic</w:t>
      </w:r>
      <w:proofErr w:type="spellEnd"/>
      <w:r w:rsidRPr="009B75EB">
        <w:t xml:space="preserve"> </w:t>
      </w:r>
      <w:proofErr w:type="spellStart"/>
      <w:r w:rsidRPr="009B75EB">
        <w:t>System</w:t>
      </w:r>
      <w:proofErr w:type="spellEnd"/>
      <w:r w:rsidRPr="009B75EB">
        <w:t xml:space="preserve"> </w:t>
      </w:r>
      <w:proofErr w:type="spellStart"/>
      <w:r w:rsidRPr="009B75EB">
        <w:t>Toolbox</w:t>
      </w:r>
      <w:proofErr w:type="spellEnd"/>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07933D99" w:rsidR="00D8271C" w:rsidRDefault="00D8271C" w:rsidP="00A755FC">
      <w:pPr>
        <w:pStyle w:val="ab"/>
      </w:pPr>
      <w:bookmarkStart w:id="168" w:name="_Toc43243323"/>
      <w:r>
        <w:lastRenderedPageBreak/>
        <w:t xml:space="preserve">Приложение </w:t>
      </w:r>
      <w:r w:rsidR="00FC3037">
        <w:t>Б</w:t>
      </w:r>
      <w:bookmarkEnd w:id="168"/>
    </w:p>
    <w:p w14:paraId="6E255573" w14:textId="77777777" w:rsidR="00D8271C" w:rsidRDefault="00D60C14" w:rsidP="00D8271C">
      <w:pPr>
        <w:pStyle w:val="a4"/>
      </w:pPr>
      <w:r>
        <w:t xml:space="preserve">Функция в </w:t>
      </w:r>
      <w:proofErr w:type="spellStart"/>
      <w:r>
        <w:rPr>
          <w:lang w:val="en-US"/>
        </w:rPr>
        <w:t>MATLab</w:t>
      </w:r>
      <w:proofErr w:type="spellEnd"/>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9928E4"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gramStart"/>
            <w:r w:rsidRPr="007C3975">
              <w:rPr>
                <w:color w:val="007020"/>
                <w:lang w:val="en-US"/>
              </w:rPr>
              <w:t>sqrt</w:t>
            </w:r>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gramStart"/>
            <w:r w:rsidRPr="007C3975">
              <w:rPr>
                <w:color w:val="007020"/>
                <w:lang w:val="en-US"/>
              </w:rPr>
              <w:t>sqrt</w:t>
            </w:r>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gramStart"/>
            <w:r w:rsidRPr="007C3975">
              <w:rPr>
                <w:color w:val="007020"/>
                <w:lang w:val="en-US"/>
              </w:rPr>
              <w:t>sqrt</w:t>
            </w:r>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65122C45" w:rsidR="00A0170B" w:rsidRDefault="00A0170B" w:rsidP="009071D3">
      <w:pPr>
        <w:pStyle w:val="ab"/>
      </w:pPr>
      <w:bookmarkStart w:id="169" w:name="_Toc43243324"/>
      <w:r w:rsidRPr="009071D3">
        <w:lastRenderedPageBreak/>
        <w:t>Приложение</w:t>
      </w:r>
      <w:r>
        <w:t xml:space="preserve"> </w:t>
      </w:r>
      <w:r w:rsidR="00FC3037">
        <w:t>В</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z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w:t>
            </w:r>
            <w:proofErr w:type="spellStart"/>
            <w:r w:rsidRPr="00010BD8">
              <w:rPr>
                <w:color w:val="333333"/>
                <w:lang w:val="en-US"/>
              </w:rPr>
              <w:t>oz</w:t>
            </w:r>
            <w:proofErr w:type="spellEnd"/>
            <w:r w:rsidRPr="00010BD8">
              <w:rPr>
                <w:color w:val="333333"/>
                <w:lang w:val="en-US"/>
              </w:rPr>
              <w:t xml:space="preserve">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2C81BE9A" w:rsidR="00E2509E" w:rsidRDefault="00E2509E" w:rsidP="00E2509E">
      <w:pPr>
        <w:pStyle w:val="ab"/>
      </w:pPr>
      <w:bookmarkStart w:id="170" w:name="_Toc43243325"/>
      <w:r>
        <w:lastRenderedPageBreak/>
        <w:t xml:space="preserve">Приложение </w:t>
      </w:r>
      <w:r w:rsidR="00FC3037">
        <w:t>Г</w:t>
      </w:r>
      <w:bookmarkEnd w:id="170"/>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26E81175" w:rsidR="0019596A" w:rsidRDefault="00F808B1" w:rsidP="005C721F">
      <w:pPr>
        <w:pStyle w:val="ab"/>
      </w:pPr>
      <w:bookmarkStart w:id="171" w:name="_Toc43243326"/>
      <w:r>
        <w:lastRenderedPageBreak/>
        <w:t>Приложение</w:t>
      </w:r>
      <w:r w:rsidR="005C721F">
        <w:t xml:space="preserve"> </w:t>
      </w:r>
      <w:r w:rsidR="00FC3037">
        <w:t>Д</w:t>
      </w:r>
      <w:bookmarkEnd w:id="171"/>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E32865">
      <w:footerReference w:type="default" r:id="rId45"/>
      <w:pgSz w:w="11906" w:h="16838"/>
      <w:pgMar w:top="1134" w:right="850"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Комаров Александр Евгеньевич" w:date="2020-06-17T20:38:00Z" w:initials="КАЕ">
    <w:p w14:paraId="118170DC" w14:textId="7DC2345E" w:rsidR="008F7D6C" w:rsidRDefault="008F7D6C">
      <w:pPr>
        <w:pStyle w:val="afc"/>
      </w:pPr>
      <w:r>
        <w:rPr>
          <w:rStyle w:val="afb"/>
        </w:rPr>
        <w:annotationRef/>
      </w:r>
      <w:r>
        <w:t xml:space="preserve">В общем и целом мне понравилось, но косяков по оформлению очень много, работать предстоит еще </w:t>
      </w:r>
      <w:proofErr w:type="gramStart"/>
      <w:r>
        <w:t>долго(</w:t>
      </w:r>
      <w:proofErr w:type="gramEnd"/>
    </w:p>
  </w:comment>
  <w:comment w:id="4" w:author="Комаров Александр Евгеньевич" w:date="2020-06-17T19:08:00Z" w:initials="КАЕ">
    <w:p w14:paraId="569CB4B6" w14:textId="4B55A524" w:rsidR="008F7D6C" w:rsidRDefault="008F7D6C">
      <w:pPr>
        <w:pStyle w:val="afc"/>
      </w:pPr>
      <w:r>
        <w:rPr>
          <w:rStyle w:val="afb"/>
        </w:rPr>
        <w:annotationRef/>
      </w:r>
      <w:r>
        <w:t>Явно строчки тю-тю поехали</w:t>
      </w:r>
    </w:p>
  </w:comment>
  <w:comment w:id="5" w:author="Комаров Александр Евгеньевич" w:date="2020-06-17T19:09:00Z" w:initials="КАЕ">
    <w:p w14:paraId="2FAD26ED" w14:textId="22C90156" w:rsidR="008F7D6C" w:rsidRDefault="008F7D6C">
      <w:pPr>
        <w:pStyle w:val="afc"/>
      </w:pPr>
      <w:r>
        <w:rPr>
          <w:rStyle w:val="afb"/>
        </w:rPr>
        <w:annotationRef/>
      </w:r>
      <w:r>
        <w:t>Причем все строчки поехали</w:t>
      </w:r>
    </w:p>
  </w:comment>
  <w:comment w:id="6" w:author="Комаров Александр Евгеньевич" w:date="2020-06-17T19:09:00Z" w:initials="КАЕ">
    <w:p w14:paraId="4D2AADC2" w14:textId="0C3E8AF2" w:rsidR="008F7D6C" w:rsidRDefault="008F7D6C">
      <w:pPr>
        <w:pStyle w:val="afc"/>
      </w:pPr>
      <w:r>
        <w:rPr>
          <w:rStyle w:val="afb"/>
        </w:rPr>
        <w:annotationRef/>
      </w:r>
      <w:r>
        <w:t>Прописные буквы, не жирный</w:t>
      </w:r>
    </w:p>
  </w:comment>
  <w:comment w:id="7" w:author="Комаров Александр Евгеньевич" w:date="2020-06-17T19:10:00Z" w:initials="КАЕ">
    <w:p w14:paraId="5665168B" w14:textId="036346DA" w:rsidR="008F7D6C" w:rsidRDefault="008F7D6C">
      <w:pPr>
        <w:pStyle w:val="afc"/>
      </w:pPr>
      <w:r>
        <w:rPr>
          <w:rStyle w:val="afb"/>
        </w:rPr>
        <w:annotationRef/>
      </w:r>
      <w:r>
        <w:t>Вижу 56 страниц документа</w:t>
      </w:r>
    </w:p>
  </w:comment>
  <w:comment w:id="8" w:author="Комаров Александр Евгеньевич" w:date="2020-06-17T19:10:00Z" w:initials="КАЕ">
    <w:p w14:paraId="12A1D5F7" w14:textId="624A5531" w:rsidR="008F7D6C" w:rsidRDefault="008F7D6C">
      <w:pPr>
        <w:pStyle w:val="afc"/>
      </w:pPr>
      <w:r>
        <w:rPr>
          <w:rStyle w:val="afb"/>
        </w:rPr>
        <w:annotationRef/>
      </w:r>
      <w:r>
        <w:t>А не слитно ли?</w:t>
      </w:r>
    </w:p>
  </w:comment>
  <w:comment w:id="9" w:author="Комаров Александр Евгеньевич" w:date="2020-06-17T19:12:00Z" w:initials="КАЕ">
    <w:p w14:paraId="6BBF57F8" w14:textId="7A766834" w:rsidR="008F7D6C" w:rsidRDefault="008F7D6C">
      <w:pPr>
        <w:pStyle w:val="afc"/>
      </w:pPr>
      <w:r>
        <w:rPr>
          <w:rStyle w:val="afb"/>
        </w:rPr>
        <w:annotationRef/>
      </w:r>
      <w:r>
        <w:t>На мой взгляд слово «данной» очень плохое, я его юзаю редко. Если его тут уберешь, то смысл останется тем же</w:t>
      </w:r>
    </w:p>
  </w:comment>
  <w:comment w:id="10" w:author="Комаров Александр Евгеньевич" w:date="2020-06-17T19:15:00Z" w:initials="КАЕ">
    <w:p w14:paraId="2050AA6F" w14:textId="3A6A5644" w:rsidR="008F7D6C" w:rsidRDefault="008F7D6C">
      <w:pPr>
        <w:pStyle w:val="afc"/>
      </w:pPr>
      <w:r>
        <w:rPr>
          <w:rStyle w:val="afb"/>
        </w:rPr>
        <w:annotationRef/>
      </w:r>
      <w:r>
        <w:t xml:space="preserve">А еще правое поле у тебя 15мм, а должно быть 10. </w:t>
      </w:r>
    </w:p>
  </w:comment>
  <w:comment w:id="11" w:author="Комаров Александр Евгеньевич" w:date="2020-06-17T19:14:00Z" w:initials="КАЕ">
    <w:p w14:paraId="1E378769" w14:textId="62D1018D" w:rsidR="008F7D6C" w:rsidRDefault="008F7D6C">
      <w:pPr>
        <w:pStyle w:val="afc"/>
      </w:pPr>
      <w:r>
        <w:rPr>
          <w:rStyle w:val="afb"/>
        </w:rPr>
        <w:annotationRef/>
      </w:r>
      <w:r>
        <w:t xml:space="preserve">ВВЕДЕНИЕ, ПРИЛОЖЕНИЕ, ЗАКЛЮЧЕНИЕ, все прописными буквами, </w:t>
      </w:r>
      <w:proofErr w:type="spellStart"/>
      <w:r>
        <w:t>чекай</w:t>
      </w:r>
      <w:proofErr w:type="spellEnd"/>
      <w:r>
        <w:t xml:space="preserve"> правила оформления</w:t>
      </w:r>
    </w:p>
  </w:comment>
  <w:comment w:id="12" w:author="Комаров Александр Евгеньевич" w:date="2020-06-17T19:13:00Z" w:initials="КАЕ">
    <w:p w14:paraId="2B88830F" w14:textId="4740DBA8" w:rsidR="008F7D6C" w:rsidRDefault="008F7D6C">
      <w:pPr>
        <w:pStyle w:val="afc"/>
      </w:pPr>
      <w:r>
        <w:rPr>
          <w:rStyle w:val="afb"/>
        </w:rPr>
        <w:annotationRef/>
      </w:r>
      <w:r>
        <w:t>Нет раздела 1. Идут сразу подпункты раздела 1</w:t>
      </w:r>
    </w:p>
  </w:comment>
  <w:comment w:id="13" w:author="Комаров Александр Евгеньевич" w:date="2020-06-17T19:16:00Z" w:initials="КАЕ">
    <w:p w14:paraId="0092F66D" w14:textId="1B4E2412" w:rsidR="008F7D6C" w:rsidRDefault="008F7D6C">
      <w:pPr>
        <w:pStyle w:val="afc"/>
      </w:pPr>
      <w:r>
        <w:rPr>
          <w:rStyle w:val="afb"/>
        </w:rPr>
        <w:annotationRef/>
      </w:r>
      <w:r>
        <w:t xml:space="preserve">У меня есть ощущение, что все заголовки у тебя не по правилам </w:t>
      </w:r>
      <w:proofErr w:type="spellStart"/>
      <w:r>
        <w:t>формлены</w:t>
      </w:r>
      <w:proofErr w:type="spellEnd"/>
      <w:r>
        <w:t xml:space="preserve">. </w:t>
      </w:r>
      <w:proofErr w:type="spellStart"/>
      <w:r>
        <w:t>Чекай</w:t>
      </w:r>
      <w:proofErr w:type="spellEnd"/>
      <w:r>
        <w:t xml:space="preserve"> правила </w:t>
      </w:r>
      <w:proofErr w:type="spellStart"/>
      <w:r>
        <w:t>формления</w:t>
      </w:r>
      <w:proofErr w:type="spellEnd"/>
      <w:r>
        <w:t xml:space="preserve">, </w:t>
      </w:r>
      <w:proofErr w:type="spellStart"/>
      <w:r>
        <w:t>стр</w:t>
      </w:r>
      <w:proofErr w:type="spellEnd"/>
      <w:r>
        <w:t xml:space="preserve"> 6 пункт 2.5</w:t>
      </w:r>
    </w:p>
  </w:comment>
  <w:comment w:id="14" w:author="Комаров Александр Евгеньевич" w:date="2020-06-17T19:18:00Z" w:initials="КАЕ">
    <w:p w14:paraId="1FCA83E8" w14:textId="27A12665" w:rsidR="008F7D6C" w:rsidRDefault="008F7D6C">
      <w:pPr>
        <w:pStyle w:val="afc"/>
      </w:pPr>
      <w:r>
        <w:rPr>
          <w:rStyle w:val="afb"/>
        </w:rPr>
        <w:annotationRef/>
      </w:r>
      <w:r>
        <w:t xml:space="preserve">И там ниже можно увидеть что </w:t>
      </w:r>
      <w:proofErr w:type="gramStart"/>
      <w:r>
        <w:t>ставится :</w:t>
      </w:r>
      <w:proofErr w:type="gramEnd"/>
      <w:r>
        <w:t xml:space="preserve"> а в </w:t>
      </w:r>
      <w:proofErr w:type="spellStart"/>
      <w:r>
        <w:t>перечеслении</w:t>
      </w:r>
      <w:proofErr w:type="spellEnd"/>
      <w:r>
        <w:t xml:space="preserve"> в конце ставятся ;</w:t>
      </w:r>
    </w:p>
  </w:comment>
  <w:comment w:id="16" w:author="Комаров Александр Евгеньевич" w:date="2020-06-17T19:18:00Z" w:initials="КАЕ">
    <w:p w14:paraId="6C4AB03A" w14:textId="3C301CFE" w:rsidR="008F7D6C" w:rsidRDefault="008F7D6C">
      <w:pPr>
        <w:pStyle w:val="afc"/>
      </w:pPr>
      <w:r>
        <w:rPr>
          <w:rStyle w:val="afb"/>
        </w:rPr>
        <w:annotationRef/>
      </w:r>
      <w:r>
        <w:t>Не по правилам</w:t>
      </w:r>
    </w:p>
  </w:comment>
  <w:comment w:id="17" w:author="Комаров Александр Евгеньевич" w:date="2020-06-17T19:19:00Z" w:initials="КАЕ">
    <w:p w14:paraId="366FAE05" w14:textId="7FD2B974" w:rsidR="008F7D6C" w:rsidRDefault="008F7D6C">
      <w:pPr>
        <w:pStyle w:val="afc"/>
      </w:pPr>
      <w:r>
        <w:rPr>
          <w:rStyle w:val="afb"/>
        </w:rPr>
        <w:annotationRef/>
      </w:r>
      <w:proofErr w:type="gramStart"/>
      <w:r>
        <w:t>По моему</w:t>
      </w:r>
      <w:proofErr w:type="gramEnd"/>
      <w:r>
        <w:t xml:space="preserve"> слитно</w:t>
      </w:r>
    </w:p>
  </w:comment>
  <w:comment w:id="18" w:author="Комаров Александр Евгеньевич" w:date="2020-06-17T19:19:00Z" w:initials="КАЕ">
    <w:p w14:paraId="522180CA" w14:textId="2228E9C7" w:rsidR="008F7D6C" w:rsidRDefault="008F7D6C">
      <w:pPr>
        <w:pStyle w:val="afc"/>
      </w:pPr>
      <w:r>
        <w:rPr>
          <w:rStyle w:val="afb"/>
        </w:rPr>
        <w:annotationRef/>
      </w:r>
      <w:r>
        <w:t xml:space="preserve">Еще, я уже </w:t>
      </w:r>
      <w:proofErr w:type="gramStart"/>
      <w:r>
        <w:t>как то</w:t>
      </w:r>
      <w:proofErr w:type="gramEnd"/>
      <w:r>
        <w:t xml:space="preserve"> вроде упоминал, но точно ли между абзацами должен быть такой отступ а не просто полуторный интервал?</w:t>
      </w:r>
    </w:p>
  </w:comment>
  <w:comment w:id="19" w:author="Комаров Александр Евгеньевич" w:date="2020-06-17T19:22:00Z" w:initials="КАЕ">
    <w:p w14:paraId="169D38DC" w14:textId="4EFAD0B3" w:rsidR="008F7D6C" w:rsidRDefault="008F7D6C">
      <w:pPr>
        <w:pStyle w:val="afc"/>
      </w:pPr>
      <w:r>
        <w:rPr>
          <w:rStyle w:val="afb"/>
        </w:rPr>
        <w:annotationRef/>
      </w:r>
      <w:r>
        <w:t xml:space="preserve">Дофига тебе придется еще делать. </w:t>
      </w:r>
      <w:proofErr w:type="spellStart"/>
      <w:r>
        <w:t>Чекай</w:t>
      </w:r>
      <w:proofErr w:type="spellEnd"/>
      <w:r>
        <w:t xml:space="preserve"> правила пункт 3.6.7</w:t>
      </w:r>
    </w:p>
  </w:comment>
  <w:comment w:id="20" w:author="Комаров Александр Евгеньевич" w:date="2020-06-17T19:24:00Z" w:initials="КАЕ">
    <w:p w14:paraId="0725366D" w14:textId="7EF6CF83" w:rsidR="008F7D6C" w:rsidRDefault="008F7D6C">
      <w:pPr>
        <w:pStyle w:val="afc"/>
      </w:pPr>
      <w:r>
        <w:rPr>
          <w:rStyle w:val="afb"/>
        </w:rPr>
        <w:annotationRef/>
      </w:r>
      <w:r>
        <w:t>Наверное ТЧК</w:t>
      </w:r>
    </w:p>
  </w:comment>
  <w:comment w:id="21" w:author="Комаров Александр Евгеньевич" w:date="2020-06-17T19:25:00Z" w:initials="КАЕ">
    <w:p w14:paraId="5D83CE1F" w14:textId="1A1FAD3A" w:rsidR="008F7D6C" w:rsidRDefault="008F7D6C">
      <w:pPr>
        <w:pStyle w:val="afc"/>
      </w:pPr>
      <w:r>
        <w:rPr>
          <w:rStyle w:val="afb"/>
        </w:rPr>
        <w:annotationRef/>
      </w:r>
      <w:proofErr w:type="spellStart"/>
      <w:r>
        <w:t>Ваще</w:t>
      </w:r>
      <w:proofErr w:type="spellEnd"/>
      <w:r>
        <w:t xml:space="preserve"> это звучит так, как будто ниже сейчас будут рисунки, а не подпункты. Может стоит убрать?</w:t>
      </w:r>
    </w:p>
  </w:comment>
  <w:comment w:id="24" w:author="Комаров Александр Евгеньевич" w:date="2020-06-17T19:26:00Z" w:initials="КАЕ">
    <w:p w14:paraId="4C454E1B" w14:textId="6F635CC4" w:rsidR="008F7D6C" w:rsidRDefault="008F7D6C">
      <w:pPr>
        <w:pStyle w:val="afc"/>
      </w:pPr>
      <w:r>
        <w:rPr>
          <w:rStyle w:val="afb"/>
        </w:rPr>
        <w:annotationRef/>
      </w:r>
      <w:r>
        <w:t>Прописная буковка</w:t>
      </w:r>
    </w:p>
  </w:comment>
  <w:comment w:id="25" w:author="Комаров Александр Евгеньевич" w:date="2020-06-17T19:26:00Z" w:initials="КАЕ">
    <w:p w14:paraId="51EAAE1C" w14:textId="671B682A" w:rsidR="008F7D6C" w:rsidRDefault="008F7D6C">
      <w:pPr>
        <w:pStyle w:val="afc"/>
      </w:pPr>
      <w:r>
        <w:rPr>
          <w:rStyle w:val="afb"/>
        </w:rPr>
        <w:annotationRef/>
      </w:r>
      <w:r>
        <w:t xml:space="preserve">Мне кажется, </w:t>
      </w:r>
      <w:proofErr w:type="spellStart"/>
      <w:r>
        <w:t>некотрые</w:t>
      </w:r>
      <w:proofErr w:type="spellEnd"/>
      <w:r>
        <w:t xml:space="preserve"> предложения можно </w:t>
      </w:r>
      <w:proofErr w:type="spellStart"/>
      <w:r>
        <w:t>объеденить</w:t>
      </w:r>
      <w:proofErr w:type="spellEnd"/>
      <w:r>
        <w:t xml:space="preserve">, а то сильно дробно получается. Например «инкрементального </w:t>
      </w:r>
      <w:proofErr w:type="spellStart"/>
      <w:r>
        <w:t>энкодера</w:t>
      </w:r>
      <w:proofErr w:type="spellEnd"/>
      <w:r>
        <w:t>, корпус которого в свою очередь…»</w:t>
      </w:r>
    </w:p>
  </w:comment>
  <w:comment w:id="26" w:author="Комаров Александр Евгеньевич" w:date="2020-06-17T19:28:00Z" w:initials="КАЕ">
    <w:p w14:paraId="21781184" w14:textId="18C412F0" w:rsidR="008F7D6C" w:rsidRDefault="008F7D6C">
      <w:pPr>
        <w:pStyle w:val="afc"/>
      </w:pPr>
      <w:r>
        <w:rPr>
          <w:rStyle w:val="afb"/>
        </w:rPr>
        <w:annotationRef/>
      </w:r>
      <w:r>
        <w:t xml:space="preserve">Опять же можно заменить на </w:t>
      </w:r>
      <w:proofErr w:type="gramStart"/>
      <w:r>
        <w:t>«,который</w:t>
      </w:r>
      <w:proofErr w:type="gramEnd"/>
      <w:r>
        <w:t xml:space="preserve"> …»</w:t>
      </w:r>
    </w:p>
  </w:comment>
  <w:comment w:id="27" w:author="Комаров Александр Евгеньевич" w:date="2020-06-17T19:29:00Z" w:initials="КАЕ">
    <w:p w14:paraId="7C8E6334" w14:textId="32CB46E1" w:rsidR="008F7D6C" w:rsidRDefault="008F7D6C">
      <w:pPr>
        <w:pStyle w:val="afc"/>
      </w:pPr>
      <w:r>
        <w:rPr>
          <w:rStyle w:val="afb"/>
        </w:rPr>
        <w:annotationRef/>
      </w:r>
      <w:r>
        <w:t>Мей би ОТ</w:t>
      </w:r>
    </w:p>
  </w:comment>
  <w:comment w:id="30" w:author="Комаров Александр Евгеньевич" w:date="2020-06-17T19:30:00Z" w:initials="КАЕ">
    <w:p w14:paraId="3B6B0319" w14:textId="4FEFF205" w:rsidR="008F7D6C" w:rsidRDefault="008F7D6C">
      <w:pPr>
        <w:pStyle w:val="afc"/>
      </w:pPr>
      <w:r>
        <w:rPr>
          <w:rStyle w:val="afb"/>
        </w:rPr>
        <w:annotationRef/>
      </w:r>
      <w:r>
        <w:t xml:space="preserve">Красиво, мне </w:t>
      </w:r>
      <w:proofErr w:type="spellStart"/>
      <w:r>
        <w:t>нраица</w:t>
      </w:r>
      <w:proofErr w:type="spellEnd"/>
    </w:p>
  </w:comment>
  <w:comment w:id="31" w:author="Комаров Александр Евгеньевич" w:date="2020-06-17T19:30:00Z" w:initials="КАЕ">
    <w:p w14:paraId="432480CF" w14:textId="7A75122C" w:rsidR="008F7D6C" w:rsidRDefault="008F7D6C">
      <w:pPr>
        <w:pStyle w:val="afc"/>
      </w:pPr>
      <w:r>
        <w:rPr>
          <w:rStyle w:val="afb"/>
        </w:rPr>
        <w:annotationRef/>
      </w:r>
      <w:r>
        <w:t>Я бы убрал</w:t>
      </w:r>
    </w:p>
  </w:comment>
  <w:comment w:id="32" w:author="Комаров Александр Евгеньевич" w:date="2020-06-17T19:31:00Z" w:initials="КАЕ">
    <w:p w14:paraId="78471705" w14:textId="0CC5F2AC" w:rsidR="008F7D6C" w:rsidRDefault="008F7D6C">
      <w:pPr>
        <w:pStyle w:val="afc"/>
      </w:pPr>
      <w:r>
        <w:rPr>
          <w:rStyle w:val="afb"/>
        </w:rPr>
        <w:annotationRef/>
      </w:r>
      <w:r>
        <w:t>Е</w:t>
      </w:r>
    </w:p>
  </w:comment>
  <w:comment w:id="33" w:author="Комаров Александр Евгеньевич" w:date="2020-06-17T19:34:00Z" w:initials="КАЕ">
    <w:p w14:paraId="5FF02D82" w14:textId="1AAA5432" w:rsidR="008F7D6C" w:rsidRDefault="008F7D6C">
      <w:pPr>
        <w:pStyle w:val="afc"/>
      </w:pPr>
      <w:r>
        <w:rPr>
          <w:rStyle w:val="afb"/>
        </w:rPr>
        <w:annotationRef/>
      </w:r>
      <w:r>
        <w:t xml:space="preserve">Правила </w:t>
      </w:r>
      <w:proofErr w:type="spellStart"/>
      <w:r>
        <w:t>стр</w:t>
      </w:r>
      <w:proofErr w:type="spellEnd"/>
      <w:r>
        <w:t xml:space="preserve"> 26 пункт 3.10.1 строка 4</w:t>
      </w:r>
    </w:p>
  </w:comment>
  <w:comment w:id="36" w:author="Комаров Александр Евгеньевич" w:date="2020-06-17T19:37:00Z" w:initials="КАЕ">
    <w:p w14:paraId="136CBD96" w14:textId="28CE25D1" w:rsidR="008F7D6C" w:rsidRDefault="008F7D6C">
      <w:pPr>
        <w:pStyle w:val="afc"/>
      </w:pPr>
      <w:r>
        <w:rPr>
          <w:rStyle w:val="afb"/>
        </w:rPr>
        <w:annotationRef/>
      </w:r>
      <w:r>
        <w:t xml:space="preserve">Правила, </w:t>
      </w:r>
      <w:proofErr w:type="spellStart"/>
      <w:r>
        <w:t>стр</w:t>
      </w:r>
      <w:proofErr w:type="spellEnd"/>
      <w:r>
        <w:t xml:space="preserve"> 16, пункт 3.3.3</w:t>
      </w:r>
    </w:p>
  </w:comment>
  <w:comment w:id="39" w:author="Комаров Александр Евгеньевич" w:date="2020-06-17T19:38:00Z" w:initials="КАЕ">
    <w:p w14:paraId="078D80E5" w14:textId="2552461D" w:rsidR="008F7D6C" w:rsidRDefault="008F7D6C">
      <w:pPr>
        <w:pStyle w:val="afc"/>
      </w:pPr>
      <w:r>
        <w:rPr>
          <w:rStyle w:val="afb"/>
        </w:rPr>
        <w:annotationRef/>
      </w:r>
      <w:r>
        <w:t xml:space="preserve">Совершенно не по правилам. Знак </w:t>
      </w:r>
      <w:proofErr w:type="spellStart"/>
      <w:r>
        <w:t>перечесления</w:t>
      </w:r>
      <w:proofErr w:type="spellEnd"/>
      <w:r>
        <w:t xml:space="preserve"> не тот, начинаются </w:t>
      </w:r>
      <w:proofErr w:type="gramStart"/>
      <w:r>
        <w:t>почему то</w:t>
      </w:r>
      <w:proofErr w:type="gramEnd"/>
      <w:r>
        <w:t xml:space="preserve"> с прописной буквы, знаков препинания в конце нет</w:t>
      </w:r>
    </w:p>
  </w:comment>
  <w:comment w:id="40" w:author="Комаров Александр Евгеньевич" w:date="2020-06-17T19:38:00Z" w:initials="КАЕ">
    <w:p w14:paraId="6B45D17E" w14:textId="628FD264" w:rsidR="008F7D6C" w:rsidRDefault="008F7D6C">
      <w:pPr>
        <w:pStyle w:val="afc"/>
      </w:pPr>
      <w:r>
        <w:rPr>
          <w:rStyle w:val="afb"/>
        </w:rPr>
        <w:annotationRef/>
      </w:r>
      <w:r>
        <w:t>Мей би опять слитно</w:t>
      </w:r>
    </w:p>
  </w:comment>
  <w:comment w:id="41" w:author="Комаров Александр Евгеньевич" w:date="2020-06-17T19:39:00Z" w:initials="КАЕ">
    <w:p w14:paraId="42872E54" w14:textId="715204C6" w:rsidR="008F7D6C" w:rsidRDefault="008F7D6C">
      <w:pPr>
        <w:pStyle w:val="afc"/>
      </w:pPr>
      <w:r>
        <w:rPr>
          <w:rStyle w:val="afb"/>
        </w:rPr>
        <w:annotationRef/>
      </w:r>
      <w:r>
        <w:t xml:space="preserve">С заглавной буквы. Приложения нумеруются не </w:t>
      </w:r>
      <w:proofErr w:type="gramStart"/>
      <w:r>
        <w:t>цифрами</w:t>
      </w:r>
      <w:proofErr w:type="gramEnd"/>
      <w:r>
        <w:t xml:space="preserve"> а буквами. </w:t>
      </w:r>
      <w:proofErr w:type="spellStart"/>
      <w:r>
        <w:t>Чекай</w:t>
      </w:r>
      <w:proofErr w:type="spellEnd"/>
      <w:r>
        <w:t xml:space="preserve"> правила 2.10.6. Кстати сейчас выяснил что они еще и заголовок должны иметь, а у меня этого </w:t>
      </w:r>
      <w:proofErr w:type="gramStart"/>
      <w:r>
        <w:t>нет(</w:t>
      </w:r>
      <w:proofErr w:type="gramEnd"/>
    </w:p>
  </w:comment>
  <w:comment w:id="44" w:author="Комаров Александр Евгеньевич" w:date="2020-06-17T19:41:00Z" w:initials="КАЕ">
    <w:p w14:paraId="728E03BB" w14:textId="0DD0ABCF" w:rsidR="008F7D6C" w:rsidRDefault="008F7D6C">
      <w:pPr>
        <w:pStyle w:val="afc"/>
      </w:pPr>
      <w:r>
        <w:rPr>
          <w:rStyle w:val="afb"/>
        </w:rPr>
        <w:annotationRef/>
      </w:r>
      <w:r>
        <w:t>Список не по правилам</w:t>
      </w:r>
    </w:p>
  </w:comment>
  <w:comment w:id="45" w:author="Комаров Александр Евгеньевич" w:date="2020-06-17T19:42:00Z" w:initials="КАЕ">
    <w:p w14:paraId="3322C6A3" w14:textId="6A5A28A1" w:rsidR="008F7D6C" w:rsidRDefault="008F7D6C">
      <w:pPr>
        <w:pStyle w:val="afc"/>
      </w:pPr>
      <w:r>
        <w:rPr>
          <w:rStyle w:val="afb"/>
        </w:rPr>
        <w:annotationRef/>
      </w:r>
      <w:r>
        <w:t xml:space="preserve">А еще хорошо </w:t>
      </w:r>
      <w:proofErr w:type="gramStart"/>
      <w:r>
        <w:t>видно</w:t>
      </w:r>
      <w:proofErr w:type="gramEnd"/>
      <w:r>
        <w:t xml:space="preserve"> как сказывается интервал между абзацами. Его явно быть не должно</w:t>
      </w:r>
    </w:p>
  </w:comment>
  <w:comment w:id="46" w:author="Комаров Александр Евгеньевич" w:date="2020-06-17T19:43:00Z" w:initials="КАЕ">
    <w:p w14:paraId="1FD58746" w14:textId="3BAA1EC0" w:rsidR="008F7D6C" w:rsidRDefault="008F7D6C">
      <w:pPr>
        <w:pStyle w:val="afc"/>
      </w:pPr>
      <w:r>
        <w:rPr>
          <w:rStyle w:val="afb"/>
        </w:rPr>
        <w:annotationRef/>
      </w:r>
      <w:r>
        <w:t xml:space="preserve">В </w:t>
      </w:r>
      <w:proofErr w:type="spellStart"/>
      <w:r>
        <w:t>нире</w:t>
      </w:r>
      <w:proofErr w:type="spellEnd"/>
      <w:r>
        <w:t xml:space="preserve"> планы можно было указывать. Но на сколько я знаю ВКР – это законченная работа, в ней не должно быть планов. Я старался из своей работы это вырезать</w:t>
      </w:r>
    </w:p>
  </w:comment>
  <w:comment w:id="48" w:author="Комаров Александр Евгеньевич" w:date="2020-06-17T19:44:00Z" w:initials="КАЕ">
    <w:p w14:paraId="086A8A3D" w14:textId="7E2E89B6" w:rsidR="008F7D6C" w:rsidRDefault="008F7D6C">
      <w:pPr>
        <w:pStyle w:val="afc"/>
      </w:pPr>
      <w:r>
        <w:rPr>
          <w:rStyle w:val="afb"/>
        </w:rPr>
        <w:annotationRef/>
      </w:r>
      <w:proofErr w:type="gramStart"/>
      <w:r>
        <w:t>По моему</w:t>
      </w:r>
      <w:proofErr w:type="gramEnd"/>
      <w:r>
        <w:t xml:space="preserve"> лишня буква</w:t>
      </w:r>
    </w:p>
  </w:comment>
  <w:comment w:id="51" w:author="Комаров Александр Евгеньевич" w:date="2020-06-17T19:44:00Z" w:initials="КАЕ">
    <w:p w14:paraId="5A66156F" w14:textId="1FABCF23" w:rsidR="008F7D6C" w:rsidRDefault="008F7D6C">
      <w:pPr>
        <w:pStyle w:val="afc"/>
      </w:pPr>
      <w:r>
        <w:rPr>
          <w:rStyle w:val="afb"/>
        </w:rPr>
        <w:annotationRef/>
      </w:r>
      <w:r>
        <w:t xml:space="preserve">Точка </w:t>
      </w:r>
      <w:proofErr w:type="gramStart"/>
      <w:r>
        <w:t>откуда то</w:t>
      </w:r>
      <w:proofErr w:type="gramEnd"/>
      <w:r>
        <w:t xml:space="preserve"> взялась в заголовке</w:t>
      </w:r>
    </w:p>
  </w:comment>
  <w:comment w:id="52" w:author="Комаров Александр Евгеньевич" w:date="2020-06-17T19:45:00Z" w:initials="КАЕ">
    <w:p w14:paraId="1D362352" w14:textId="625DACED" w:rsidR="008F7D6C" w:rsidRDefault="008F7D6C">
      <w:pPr>
        <w:pStyle w:val="afc"/>
      </w:pPr>
      <w:r>
        <w:rPr>
          <w:rStyle w:val="afb"/>
        </w:rPr>
        <w:annotationRef/>
      </w:r>
      <w:r>
        <w:t xml:space="preserve">Выглядит как список, но не </w:t>
      </w:r>
      <w:proofErr w:type="spellStart"/>
      <w:r>
        <w:t>формлено</w:t>
      </w:r>
      <w:proofErr w:type="spellEnd"/>
      <w:r>
        <w:t xml:space="preserve"> как список. Не </w:t>
      </w:r>
      <w:proofErr w:type="gramStart"/>
      <w:r>
        <w:t>знаю</w:t>
      </w:r>
      <w:proofErr w:type="gramEnd"/>
      <w:r>
        <w:t xml:space="preserve"> как ты хотел чтобы выглядело</w:t>
      </w:r>
    </w:p>
  </w:comment>
  <w:comment w:id="53" w:author="Комаров Александр Евгеньевич" w:date="2020-06-17T19:45:00Z" w:initials="КАЕ">
    <w:p w14:paraId="3EBFEACC" w14:textId="554632DE" w:rsidR="008F7D6C" w:rsidRDefault="008F7D6C">
      <w:pPr>
        <w:pStyle w:val="afc"/>
      </w:pPr>
      <w:r>
        <w:rPr>
          <w:rStyle w:val="afb"/>
        </w:rPr>
        <w:annotationRef/>
      </w:r>
      <w:r>
        <w:t xml:space="preserve">Вот тут </w:t>
      </w:r>
      <w:proofErr w:type="gramStart"/>
      <w:r>
        <w:t>стоит :</w:t>
      </w:r>
      <w:proofErr w:type="gramEnd"/>
      <w:r>
        <w:t xml:space="preserve"> значит это список. Оформление не списка</w:t>
      </w:r>
    </w:p>
  </w:comment>
  <w:comment w:id="54" w:author="Комаров Александр Евгеньевич" w:date="2020-06-17T19:46:00Z" w:initials="КАЕ">
    <w:p w14:paraId="011A5F6B" w14:textId="5A3750F4" w:rsidR="008F7D6C" w:rsidRDefault="008F7D6C">
      <w:pPr>
        <w:pStyle w:val="afc"/>
      </w:pPr>
      <w:r>
        <w:rPr>
          <w:rStyle w:val="afb"/>
        </w:rPr>
        <w:annotationRef/>
      </w:r>
      <w:proofErr w:type="spellStart"/>
      <w:r>
        <w:t>Кста</w:t>
      </w:r>
      <w:proofErr w:type="spellEnd"/>
      <w:r>
        <w:t xml:space="preserve">, только ща заметил. Пункт 3.6.6 </w:t>
      </w:r>
      <w:proofErr w:type="spellStart"/>
      <w:r>
        <w:t>праыил</w:t>
      </w:r>
      <w:proofErr w:type="spellEnd"/>
      <w:r>
        <w:t xml:space="preserve">. </w:t>
      </w:r>
      <w:proofErr w:type="gramStart"/>
      <w:r>
        <w:t>Рисунки</w:t>
      </w:r>
      <w:proofErr w:type="gramEnd"/>
      <w:r>
        <w:t xml:space="preserve"> как и формулы выделяются пустыми строками</w:t>
      </w:r>
    </w:p>
  </w:comment>
  <w:comment w:id="55" w:author="Комаров Александр Евгеньевич" w:date="2020-06-17T19:47:00Z" w:initials="КАЕ">
    <w:p w14:paraId="17299023" w14:textId="09CBECFA" w:rsidR="008F7D6C" w:rsidRDefault="008F7D6C">
      <w:pPr>
        <w:pStyle w:val="afc"/>
      </w:pPr>
      <w:r>
        <w:rPr>
          <w:rStyle w:val="afb"/>
        </w:rPr>
        <w:annotationRef/>
      </w:r>
      <w:r>
        <w:t>И таблицы тоже выделяются</w:t>
      </w:r>
    </w:p>
  </w:comment>
  <w:comment w:id="56" w:author="Комаров Александр Евгеньевич" w:date="2020-06-17T19:48:00Z" w:initials="КАЕ">
    <w:p w14:paraId="6F4ED642" w14:textId="5A699281" w:rsidR="008F7D6C" w:rsidRDefault="008F7D6C">
      <w:pPr>
        <w:pStyle w:val="afc"/>
      </w:pPr>
      <w:r>
        <w:rPr>
          <w:rStyle w:val="afb"/>
        </w:rPr>
        <w:annotationRef/>
      </w:r>
      <w:r>
        <w:t>Формула не выделена пустыми строками. Еще вроде на все формулы должны быть ссылки в тексте. У меня этого местами нет)</w:t>
      </w:r>
    </w:p>
  </w:comment>
  <w:comment w:id="57" w:author="Комаров Александр Евгеньевич" w:date="2020-06-17T19:49:00Z" w:initials="КАЕ">
    <w:p w14:paraId="1F264777" w14:textId="5795769A" w:rsidR="008F7D6C" w:rsidRDefault="008F7D6C">
      <w:pPr>
        <w:pStyle w:val="afc"/>
      </w:pPr>
      <w:r>
        <w:rPr>
          <w:rStyle w:val="afb"/>
        </w:rPr>
        <w:annotationRef/>
      </w:r>
      <w:r>
        <w:t xml:space="preserve">Правильно что здесь матрица без </w:t>
      </w:r>
      <w:proofErr w:type="gramStart"/>
      <w:r>
        <w:t>как либо</w:t>
      </w:r>
      <w:proofErr w:type="gramEnd"/>
      <w:r>
        <w:t xml:space="preserve"> скобок?</w:t>
      </w:r>
    </w:p>
  </w:comment>
  <w:comment w:id="58" w:author="Комаров Александр Евгеньевич" w:date="2020-06-17T19:49:00Z" w:initials="КАЕ">
    <w:p w14:paraId="1BF3C70F" w14:textId="34082C9B" w:rsidR="008F7D6C" w:rsidRDefault="008F7D6C">
      <w:pPr>
        <w:pStyle w:val="afc"/>
      </w:pPr>
      <w:r>
        <w:rPr>
          <w:rStyle w:val="afb"/>
        </w:rPr>
        <w:annotationRef/>
      </w:r>
      <w:proofErr w:type="gramStart"/>
      <w:r>
        <w:t>Какие то</w:t>
      </w:r>
      <w:proofErr w:type="gramEnd"/>
      <w:r>
        <w:t xml:space="preserve"> две странно выглядящие строки</w:t>
      </w:r>
    </w:p>
  </w:comment>
  <w:comment w:id="59" w:author="Комаров Александр Евгеньевич" w:date="2020-06-17T19:51:00Z" w:initials="КАЕ">
    <w:p w14:paraId="38A3F985" w14:textId="7525C2C9" w:rsidR="008F7D6C" w:rsidRDefault="008F7D6C">
      <w:pPr>
        <w:pStyle w:val="afc"/>
      </w:pPr>
      <w:r>
        <w:rPr>
          <w:rStyle w:val="afb"/>
        </w:rPr>
        <w:annotationRef/>
      </w:r>
      <w:proofErr w:type="spellStart"/>
      <w:r>
        <w:t>Чекай</w:t>
      </w:r>
      <w:proofErr w:type="spellEnd"/>
      <w:r>
        <w:t xml:space="preserve"> правила как правильно делаются выписываются символы из формул</w:t>
      </w:r>
    </w:p>
  </w:comment>
  <w:comment w:id="60" w:author="Комаров Александр Евгеньевич" w:date="2020-06-17T19:51:00Z" w:initials="КАЕ">
    <w:p w14:paraId="44AE8B83" w14:textId="35FBF61D" w:rsidR="008F7D6C" w:rsidRDefault="008F7D6C">
      <w:pPr>
        <w:pStyle w:val="afc"/>
      </w:pPr>
      <w:r>
        <w:rPr>
          <w:rStyle w:val="afb"/>
        </w:rPr>
        <w:annotationRef/>
      </w:r>
      <w:r>
        <w:t>Может стоит заменить на слово «шестое»?</w:t>
      </w:r>
    </w:p>
  </w:comment>
  <w:comment w:id="61" w:author="Комаров Александр Евгеньевич" w:date="2020-06-17T19:52:00Z" w:initials="КАЕ">
    <w:p w14:paraId="1E1D958C" w14:textId="248EA379" w:rsidR="008F7D6C" w:rsidRDefault="008F7D6C">
      <w:pPr>
        <w:pStyle w:val="afc"/>
      </w:pPr>
      <w:r>
        <w:rPr>
          <w:rStyle w:val="afb"/>
        </w:rPr>
        <w:annotationRef/>
      </w:r>
      <w:r>
        <w:t>Мне нравится отсутствие знаков в конце этого и предыдущего предложения</w:t>
      </w:r>
    </w:p>
  </w:comment>
  <w:comment w:id="62" w:author="Комаров Александр Евгеньевич" w:date="2020-06-17T19:52:00Z" w:initials="КАЕ">
    <w:p w14:paraId="0F2216A0" w14:textId="62B63693" w:rsidR="008F7D6C" w:rsidRDefault="008F7D6C">
      <w:pPr>
        <w:pStyle w:val="afc"/>
      </w:pPr>
      <w:r>
        <w:rPr>
          <w:rStyle w:val="afb"/>
        </w:rPr>
        <w:annotationRef/>
      </w:r>
      <w:r>
        <w:t xml:space="preserve">Ну то что ниже не соответствует слову «система» это просто набор уравнений. Сделай фигурную скобку и в ней уже все </w:t>
      </w:r>
      <w:proofErr w:type="spellStart"/>
      <w:r>
        <w:t>уравления</w:t>
      </w:r>
      <w:proofErr w:type="spellEnd"/>
      <w:r>
        <w:t xml:space="preserve">. Тогда и номер нужен будет всего </w:t>
      </w:r>
      <w:proofErr w:type="gramStart"/>
      <w:r>
        <w:t>один</w:t>
      </w:r>
      <w:proofErr w:type="gramEnd"/>
      <w:r>
        <w:t xml:space="preserve"> а не 12</w:t>
      </w:r>
    </w:p>
  </w:comment>
  <w:comment w:id="63" w:author="Комаров Александр Евгеньевич" w:date="2020-06-17T19:53:00Z" w:initials="КАЕ">
    <w:p w14:paraId="03588743" w14:textId="0CE9BCD2" w:rsidR="008F7D6C" w:rsidRDefault="008F7D6C">
      <w:pPr>
        <w:pStyle w:val="afc"/>
      </w:pPr>
      <w:r>
        <w:rPr>
          <w:rStyle w:val="afb"/>
        </w:rPr>
        <w:annotationRef/>
      </w:r>
      <w:proofErr w:type="spellStart"/>
      <w:r>
        <w:t>очепятка</w:t>
      </w:r>
      <w:proofErr w:type="spellEnd"/>
    </w:p>
  </w:comment>
  <w:comment w:id="64" w:author="Комаров Александр Евгеньевич" w:date="2020-06-17T19:53:00Z" w:initials="КАЕ">
    <w:p w14:paraId="7DFD88EC" w14:textId="1C6BAA6A" w:rsidR="008F7D6C" w:rsidRDefault="008F7D6C">
      <w:pPr>
        <w:pStyle w:val="afc"/>
      </w:pPr>
      <w:r>
        <w:rPr>
          <w:rStyle w:val="afb"/>
        </w:rPr>
        <w:annotationRef/>
      </w:r>
      <w:r>
        <w:t>Полученная система. Тебе ее никто не дал, а ты сам ее получил</w:t>
      </w:r>
    </w:p>
  </w:comment>
  <w:comment w:id="65" w:author="Комаров Александр Евгеньевич" w:date="2020-06-17T19:54:00Z" w:initials="КАЕ">
    <w:p w14:paraId="697569E4" w14:textId="6A3E6981" w:rsidR="008F7D6C" w:rsidRDefault="008F7D6C">
      <w:pPr>
        <w:pStyle w:val="afc"/>
      </w:pPr>
      <w:r>
        <w:rPr>
          <w:rStyle w:val="afb"/>
        </w:rPr>
        <w:annotationRef/>
      </w:r>
      <w:r>
        <w:t>Наверное слитно</w:t>
      </w:r>
    </w:p>
  </w:comment>
  <w:comment w:id="66" w:author="Комаров Александр Евгеньевич" w:date="2020-06-17T19:54:00Z" w:initials="КАЕ">
    <w:p w14:paraId="77626143" w14:textId="71D58300" w:rsidR="008F7D6C" w:rsidRDefault="008F7D6C">
      <w:pPr>
        <w:pStyle w:val="afc"/>
      </w:pPr>
      <w:r>
        <w:rPr>
          <w:rStyle w:val="afb"/>
        </w:rPr>
        <w:annotationRef/>
      </w:r>
      <w:r>
        <w:t>Может лучше «о дно катамарана»?</w:t>
      </w:r>
    </w:p>
  </w:comment>
  <w:comment w:id="69" w:author="Комаров Александр Евгеньевич" w:date="2020-06-17T19:55:00Z" w:initials="КАЕ">
    <w:p w14:paraId="270F95DB" w14:textId="72C9AA97" w:rsidR="008F7D6C" w:rsidRDefault="008F7D6C">
      <w:pPr>
        <w:pStyle w:val="afc"/>
      </w:pPr>
      <w:r>
        <w:rPr>
          <w:rStyle w:val="afb"/>
        </w:rPr>
        <w:annotationRef/>
      </w:r>
      <w:r>
        <w:t>Точка какая то</w:t>
      </w:r>
    </w:p>
  </w:comment>
  <w:comment w:id="70" w:author="Комаров Александр Евгеньевич" w:date="2020-06-17T19:55:00Z" w:initials="КАЕ">
    <w:p w14:paraId="3DA262C2" w14:textId="7D641F1F" w:rsidR="008F7D6C" w:rsidRDefault="008F7D6C">
      <w:pPr>
        <w:pStyle w:val="afc"/>
      </w:pPr>
      <w:r>
        <w:rPr>
          <w:rStyle w:val="afb"/>
        </w:rPr>
        <w:annotationRef/>
      </w:r>
      <w:proofErr w:type="spellStart"/>
      <w:r>
        <w:t>Щас</w:t>
      </w:r>
      <w:proofErr w:type="spellEnd"/>
      <w:r>
        <w:t xml:space="preserve"> бы знаки препинания ставить в конце</w:t>
      </w:r>
    </w:p>
  </w:comment>
  <w:comment w:id="71" w:author="Комаров Александр Евгеньевич" w:date="2020-06-17T19:55:00Z" w:initials="КАЕ">
    <w:p w14:paraId="050AE180" w14:textId="324E5BF1" w:rsidR="008F7D6C" w:rsidRDefault="008F7D6C">
      <w:pPr>
        <w:pStyle w:val="afc"/>
      </w:pPr>
      <w:r>
        <w:rPr>
          <w:rStyle w:val="afb"/>
        </w:rPr>
        <w:annotationRef/>
      </w:r>
      <w:r>
        <w:t>.</w:t>
      </w:r>
    </w:p>
  </w:comment>
  <w:comment w:id="72" w:author="Комаров Александр Евгеньевич" w:date="2020-06-17T19:56:00Z" w:initials="КАЕ">
    <w:p w14:paraId="0329EF9E" w14:textId="76750B68" w:rsidR="008F7D6C" w:rsidRDefault="008F7D6C">
      <w:pPr>
        <w:pStyle w:val="afc"/>
      </w:pPr>
      <w:r>
        <w:rPr>
          <w:rStyle w:val="afb"/>
        </w:rPr>
        <w:annotationRef/>
      </w:r>
      <w:r>
        <w:t xml:space="preserve">Так делать нельзя </w:t>
      </w:r>
      <w:proofErr w:type="spellStart"/>
      <w:r>
        <w:t>атата</w:t>
      </w:r>
      <w:proofErr w:type="spellEnd"/>
    </w:p>
  </w:comment>
  <w:comment w:id="73" w:author="Комаров Александр Евгеньевич" w:date="2020-06-17T19:57:00Z" w:initials="КАЕ">
    <w:p w14:paraId="35520BA4" w14:textId="1C173975" w:rsidR="008F7D6C" w:rsidRDefault="008F7D6C">
      <w:pPr>
        <w:pStyle w:val="afc"/>
      </w:pPr>
      <w:r>
        <w:rPr>
          <w:rStyle w:val="afb"/>
        </w:rPr>
        <w:annotationRef/>
      </w:r>
      <w:proofErr w:type="spellStart"/>
      <w:r>
        <w:t>обезлисивай</w:t>
      </w:r>
      <w:proofErr w:type="spellEnd"/>
    </w:p>
  </w:comment>
  <w:comment w:id="74" w:author="Комаров Александр Евгеньевич" w:date="2020-06-17T19:56:00Z" w:initials="КАЕ">
    <w:p w14:paraId="47144872" w14:textId="5F577380" w:rsidR="008F7D6C" w:rsidRDefault="008F7D6C">
      <w:pPr>
        <w:pStyle w:val="afc"/>
      </w:pPr>
      <w:r>
        <w:rPr>
          <w:rStyle w:val="afb"/>
        </w:rPr>
        <w:annotationRef/>
      </w:r>
      <w:proofErr w:type="spellStart"/>
      <w:r>
        <w:t>обезличивыай</w:t>
      </w:r>
      <w:proofErr w:type="spellEnd"/>
    </w:p>
  </w:comment>
  <w:comment w:id="75" w:author="Комаров Александр Евгеньевич" w:date="2020-06-17T19:57:00Z" w:initials="КАЕ">
    <w:p w14:paraId="38120105" w14:textId="4510EC9D" w:rsidR="008F7D6C" w:rsidRDefault="008F7D6C">
      <w:pPr>
        <w:pStyle w:val="afc"/>
      </w:pPr>
      <w:r>
        <w:rPr>
          <w:rStyle w:val="afb"/>
        </w:rPr>
        <w:annotationRef/>
      </w:r>
      <w:r>
        <w:t>обезличивай</w:t>
      </w:r>
    </w:p>
  </w:comment>
  <w:comment w:id="76" w:author="Комаров Александр Евгеньевич" w:date="2020-06-17T19:56:00Z" w:initials="КАЕ">
    <w:p w14:paraId="03438E05" w14:textId="6CDBCB54" w:rsidR="008F7D6C" w:rsidRDefault="008F7D6C">
      <w:pPr>
        <w:pStyle w:val="afc"/>
      </w:pPr>
      <w:r>
        <w:rPr>
          <w:rStyle w:val="afb"/>
        </w:rPr>
        <w:annotationRef/>
      </w:r>
      <w:proofErr w:type="spellStart"/>
      <w:r>
        <w:t>УмножиВ</w:t>
      </w:r>
      <w:proofErr w:type="spellEnd"/>
      <w:r>
        <w:t>. обезличивай</w:t>
      </w:r>
    </w:p>
  </w:comment>
  <w:comment w:id="77" w:author="Комаров Александр Евгеньевич" w:date="2020-06-17T19:57:00Z" w:initials="КАЕ">
    <w:p w14:paraId="4204055C" w14:textId="19E947ED" w:rsidR="008F7D6C" w:rsidRDefault="008F7D6C">
      <w:pPr>
        <w:pStyle w:val="afc"/>
      </w:pPr>
      <w:r>
        <w:rPr>
          <w:rStyle w:val="afb"/>
        </w:rPr>
        <w:annotationRef/>
      </w:r>
      <w:r>
        <w:t>Короче у тебя в этом куске много где надо обезличить</w:t>
      </w:r>
    </w:p>
  </w:comment>
  <w:comment w:id="78" w:author="Комаров Александр Евгеньевич" w:date="2020-06-17T19:57:00Z" w:initials="КАЕ">
    <w:p w14:paraId="2579130F" w14:textId="5985BF78" w:rsidR="008F7D6C" w:rsidRDefault="008F7D6C">
      <w:pPr>
        <w:pStyle w:val="afc"/>
      </w:pPr>
      <w:r>
        <w:rPr>
          <w:rStyle w:val="afb"/>
        </w:rPr>
        <w:annotationRef/>
      </w:r>
      <w:r>
        <w:t>Знак в конце?</w:t>
      </w:r>
    </w:p>
  </w:comment>
  <w:comment w:id="79" w:author="Комаров Александр Евгеньевич" w:date="2020-06-17T20:00:00Z" w:initials="КАЕ">
    <w:p w14:paraId="32DA416B" w14:textId="4EB512C5" w:rsidR="008F7D6C" w:rsidRDefault="008F7D6C">
      <w:pPr>
        <w:pStyle w:val="afc"/>
      </w:pPr>
      <w:r>
        <w:rPr>
          <w:rStyle w:val="afb"/>
        </w:rPr>
        <w:annotationRef/>
      </w:r>
      <w:r>
        <w:t>обезличивай</w:t>
      </w:r>
    </w:p>
  </w:comment>
  <w:comment w:id="82" w:author="Комаров Александр Евгеньевич" w:date="2020-06-17T20:00:00Z" w:initials="КАЕ">
    <w:p w14:paraId="139DF83F" w14:textId="3A0E947E" w:rsidR="008F7D6C" w:rsidRDefault="008F7D6C">
      <w:pPr>
        <w:pStyle w:val="afc"/>
      </w:pPr>
      <w:r>
        <w:rPr>
          <w:rStyle w:val="afb"/>
        </w:rPr>
        <w:annotationRef/>
      </w:r>
      <w:r>
        <w:t>странно выглядит, убери слово «ниже»</w:t>
      </w:r>
    </w:p>
  </w:comment>
  <w:comment w:id="83" w:author="Комаров Александр Евгеньевич" w:date="2020-06-17T20:01:00Z" w:initials="КАЕ">
    <w:p w14:paraId="5C63817C" w14:textId="79C851B9" w:rsidR="008F7D6C" w:rsidRDefault="008F7D6C">
      <w:pPr>
        <w:pStyle w:val="afc"/>
      </w:pPr>
      <w:r>
        <w:rPr>
          <w:rStyle w:val="afb"/>
        </w:rPr>
        <w:annotationRef/>
      </w:r>
      <w:r>
        <w:t>обезличивай</w:t>
      </w:r>
    </w:p>
  </w:comment>
  <w:comment w:id="84" w:author="Комаров Александр Евгеньевич" w:date="2020-06-17T20:02:00Z" w:initials="КАЕ">
    <w:p w14:paraId="2117255C" w14:textId="0FF8339E" w:rsidR="008F7D6C" w:rsidRDefault="008F7D6C">
      <w:pPr>
        <w:pStyle w:val="afc"/>
      </w:pPr>
      <w:r>
        <w:rPr>
          <w:rStyle w:val="afb"/>
        </w:rPr>
        <w:annotationRef/>
      </w:r>
      <w:r>
        <w:t>обезличивай</w:t>
      </w:r>
    </w:p>
  </w:comment>
  <w:comment w:id="85" w:author="Комаров Александр Евгеньевич" w:date="2020-06-17T20:02:00Z" w:initials="КАЕ">
    <w:p w14:paraId="3FE0E21B" w14:textId="7B65EB71" w:rsidR="008F7D6C" w:rsidRDefault="008F7D6C">
      <w:pPr>
        <w:pStyle w:val="afc"/>
      </w:pPr>
      <w:r>
        <w:rPr>
          <w:rStyle w:val="afb"/>
        </w:rPr>
        <w:annotationRef/>
      </w:r>
      <w:r>
        <w:t>Те же косяки. Ссылок на формулы нет совсем, знаков препинаний многих тоже</w:t>
      </w:r>
    </w:p>
  </w:comment>
  <w:comment w:id="86" w:author="Комаров Александр Евгеньевич" w:date="2020-06-17T20:03:00Z" w:initials="КАЕ">
    <w:p w14:paraId="10065440" w14:textId="3010F209" w:rsidR="008F7D6C" w:rsidRDefault="008F7D6C">
      <w:pPr>
        <w:pStyle w:val="afc"/>
      </w:pPr>
      <w:r>
        <w:rPr>
          <w:rStyle w:val="afb"/>
        </w:rPr>
        <w:annotationRef/>
      </w:r>
      <w:r>
        <w:t>обезличивай</w:t>
      </w:r>
    </w:p>
  </w:comment>
  <w:comment w:id="87" w:author="Комаров Александр Евгеньевич" w:date="2020-06-17T20:03:00Z" w:initials="КАЕ">
    <w:p w14:paraId="152204FC" w14:textId="2C6DE311" w:rsidR="008F7D6C" w:rsidRDefault="008F7D6C">
      <w:pPr>
        <w:pStyle w:val="afc"/>
      </w:pPr>
      <w:r>
        <w:rPr>
          <w:rStyle w:val="afb"/>
        </w:rPr>
        <w:annotationRef/>
      </w:r>
      <w:r>
        <w:t>обезличивай</w:t>
      </w:r>
    </w:p>
  </w:comment>
  <w:comment w:id="88" w:author="Комаров Александр Евгеньевич" w:date="2020-06-17T20:03:00Z" w:initials="КАЕ">
    <w:p w14:paraId="0A879451" w14:textId="6B0C88F6" w:rsidR="008F7D6C" w:rsidRDefault="008F7D6C">
      <w:pPr>
        <w:pStyle w:val="afc"/>
      </w:pPr>
      <w:r>
        <w:rPr>
          <w:rStyle w:val="afb"/>
        </w:rPr>
        <w:annotationRef/>
      </w:r>
      <w:r>
        <w:t>обезличивай</w:t>
      </w:r>
    </w:p>
  </w:comment>
  <w:comment w:id="89" w:author="Комаров Александр Евгеньевич" w:date="2020-06-17T20:03:00Z" w:initials="КАЕ">
    <w:p w14:paraId="5AEF237A" w14:textId="24D6C242" w:rsidR="008F7D6C" w:rsidRDefault="008F7D6C">
      <w:pPr>
        <w:pStyle w:val="afc"/>
      </w:pPr>
      <w:r>
        <w:rPr>
          <w:rStyle w:val="afb"/>
        </w:rPr>
        <w:annotationRef/>
      </w:r>
      <w:r>
        <w:t>обезличивай</w:t>
      </w:r>
    </w:p>
  </w:comment>
  <w:comment w:id="92" w:author="Комаров Александр Евгеньевич" w:date="2020-06-17T20:03:00Z" w:initials="КАЕ">
    <w:p w14:paraId="5DE71B31" w14:textId="7171AABC" w:rsidR="008F7D6C" w:rsidRDefault="008F7D6C">
      <w:pPr>
        <w:pStyle w:val="afc"/>
      </w:pPr>
      <w:r>
        <w:rPr>
          <w:rStyle w:val="afb"/>
        </w:rPr>
        <w:annotationRef/>
      </w:r>
      <w:r>
        <w:t>обезличивай</w:t>
      </w:r>
    </w:p>
  </w:comment>
  <w:comment w:id="93" w:author="Комаров Александр Евгеньевич" w:date="2020-06-17T20:04:00Z" w:initials="КАЕ">
    <w:p w14:paraId="30AFED3A" w14:textId="11E406FA" w:rsidR="008F7D6C" w:rsidRDefault="008F7D6C">
      <w:pPr>
        <w:pStyle w:val="afc"/>
      </w:pPr>
      <w:r>
        <w:rPr>
          <w:rStyle w:val="afb"/>
        </w:rPr>
        <w:annotationRef/>
      </w:r>
      <w:r>
        <w:t>обезличивай</w:t>
      </w:r>
    </w:p>
  </w:comment>
  <w:comment w:id="94" w:author="Комаров Александр Евгеньевич" w:date="2020-06-17T20:04:00Z" w:initials="КАЕ">
    <w:p w14:paraId="73EC646E" w14:textId="7CD8FED4" w:rsidR="008F7D6C" w:rsidRDefault="008F7D6C">
      <w:pPr>
        <w:pStyle w:val="afc"/>
      </w:pPr>
      <w:r>
        <w:rPr>
          <w:rStyle w:val="afb"/>
        </w:rPr>
        <w:annotationRef/>
      </w:r>
      <w:r>
        <w:t>обезличивай</w:t>
      </w:r>
    </w:p>
  </w:comment>
  <w:comment w:id="95" w:author="Комаров Александр Евгеньевич" w:date="2020-06-17T20:04:00Z" w:initials="КАЕ">
    <w:p w14:paraId="2BB515EF" w14:textId="27891EF8" w:rsidR="008F7D6C" w:rsidRDefault="008F7D6C">
      <w:pPr>
        <w:pStyle w:val="afc"/>
      </w:pPr>
      <w:r>
        <w:rPr>
          <w:rStyle w:val="afb"/>
        </w:rPr>
        <w:annotationRef/>
      </w:r>
      <w:proofErr w:type="spellStart"/>
      <w:r>
        <w:t>мей</w:t>
      </w:r>
      <w:proofErr w:type="spellEnd"/>
      <w:r>
        <w:t xml:space="preserve"> би слитно</w:t>
      </w:r>
    </w:p>
  </w:comment>
  <w:comment w:id="96" w:author="Комаров Александр Евгеньевич" w:date="2020-06-17T20:04:00Z" w:initials="КАЕ">
    <w:p w14:paraId="5275D3C1" w14:textId="55053CE4" w:rsidR="008F7D6C" w:rsidRDefault="008F7D6C">
      <w:pPr>
        <w:pStyle w:val="afc"/>
      </w:pPr>
      <w:r>
        <w:rPr>
          <w:rStyle w:val="afb"/>
        </w:rPr>
        <w:annotationRef/>
      </w:r>
      <w:r>
        <w:t>обезличивай</w:t>
      </w:r>
    </w:p>
  </w:comment>
  <w:comment w:id="97" w:author="Комаров Александр Евгеньевич" w:date="2020-06-17T20:04:00Z" w:initials="КАЕ">
    <w:p w14:paraId="44FDC940" w14:textId="56890D78" w:rsidR="008F7D6C" w:rsidRDefault="008F7D6C">
      <w:pPr>
        <w:pStyle w:val="afc"/>
      </w:pPr>
      <w:r>
        <w:rPr>
          <w:rStyle w:val="afb"/>
        </w:rPr>
        <w:annotationRef/>
      </w:r>
      <w:r>
        <w:t>рисунок не по центры и без названия</w:t>
      </w:r>
    </w:p>
  </w:comment>
  <w:comment w:id="98" w:author="Комаров Александр Евгеньевич" w:date="2020-06-17T20:05:00Z" w:initials="КАЕ">
    <w:p w14:paraId="62D69BEB" w14:textId="5AAB1F19" w:rsidR="008F7D6C" w:rsidRDefault="008F7D6C">
      <w:pPr>
        <w:pStyle w:val="afc"/>
      </w:pPr>
      <w:r>
        <w:rPr>
          <w:rStyle w:val="afb"/>
        </w:rPr>
        <w:annotationRef/>
      </w:r>
      <w:r>
        <w:t>опять без ссылки и знаков препинания</w:t>
      </w:r>
    </w:p>
  </w:comment>
  <w:comment w:id="102" w:author="Комаров Александр Евгеньевич" w:date="2020-06-17T20:07:00Z" w:initials="КАЕ">
    <w:p w14:paraId="1A547567" w14:textId="3528BFB1" w:rsidR="008F7D6C" w:rsidRDefault="008F7D6C">
      <w:pPr>
        <w:pStyle w:val="afc"/>
      </w:pPr>
      <w:r>
        <w:rPr>
          <w:rStyle w:val="afb"/>
        </w:rPr>
        <w:annotationRef/>
      </w:r>
    </w:p>
  </w:comment>
  <w:comment w:id="103" w:author="Комаров Александр Евгеньевич" w:date="2020-06-17T20:07:00Z" w:initials="КАЕ">
    <w:p w14:paraId="774EC9E1" w14:textId="0512460D" w:rsidR="008F7D6C" w:rsidRDefault="008F7D6C">
      <w:pPr>
        <w:pStyle w:val="afc"/>
      </w:pPr>
      <w:r>
        <w:rPr>
          <w:rStyle w:val="afb"/>
        </w:rPr>
        <w:annotationRef/>
      </w:r>
      <w:r>
        <w:t>обезличивай</w:t>
      </w:r>
    </w:p>
  </w:comment>
  <w:comment w:id="109" w:author="Комаров Александр Евгеньевич" w:date="2020-06-17T20:08:00Z" w:initials="КАЕ">
    <w:p w14:paraId="44A2F89C" w14:textId="4F76D0CF" w:rsidR="008F7D6C" w:rsidRDefault="008F7D6C">
      <w:pPr>
        <w:pStyle w:val="afc"/>
      </w:pPr>
      <w:r>
        <w:rPr>
          <w:rStyle w:val="afb"/>
        </w:rPr>
        <w:annotationRef/>
      </w:r>
      <w:proofErr w:type="spellStart"/>
      <w:r>
        <w:t>пробельчика</w:t>
      </w:r>
      <w:proofErr w:type="spellEnd"/>
      <w:r>
        <w:t xml:space="preserve"> не хватает </w:t>
      </w:r>
      <w:proofErr w:type="gramStart"/>
      <w:r>
        <w:t>по моему</w:t>
      </w:r>
      <w:proofErr w:type="gramEnd"/>
    </w:p>
  </w:comment>
  <w:comment w:id="110" w:author="Комаров Александр Евгеньевич" w:date="2020-06-17T20:10:00Z" w:initials="КАЕ">
    <w:p w14:paraId="1C356A65" w14:textId="45D5F715" w:rsidR="008F7D6C" w:rsidRDefault="008F7D6C">
      <w:pPr>
        <w:pStyle w:val="afc"/>
      </w:pPr>
      <w:r>
        <w:rPr>
          <w:rStyle w:val="afb"/>
        </w:rPr>
        <w:annotationRef/>
      </w:r>
      <w:r>
        <w:t>внезапно</w:t>
      </w:r>
    </w:p>
  </w:comment>
  <w:comment w:id="111" w:author="Комаров Александр Евгеньевич" w:date="2020-06-17T20:10:00Z" w:initials="КАЕ">
    <w:p w14:paraId="759E6AC3" w14:textId="6E3EB7BE" w:rsidR="008F7D6C" w:rsidRDefault="008F7D6C">
      <w:pPr>
        <w:pStyle w:val="afc"/>
      </w:pPr>
      <w:r>
        <w:rPr>
          <w:rStyle w:val="afb"/>
        </w:rPr>
        <w:annotationRef/>
      </w:r>
      <w:r>
        <w:t xml:space="preserve">может лучше «не на одну, а на две единицы» или </w:t>
      </w:r>
      <w:proofErr w:type="gramStart"/>
      <w:r>
        <w:t>как то</w:t>
      </w:r>
      <w:proofErr w:type="gramEnd"/>
      <w:r>
        <w:t xml:space="preserve"> так</w:t>
      </w:r>
    </w:p>
  </w:comment>
  <w:comment w:id="114" w:author="Комаров Александр Евгеньевич" w:date="2020-06-17T20:12:00Z" w:initials="КАЕ">
    <w:p w14:paraId="771BE935" w14:textId="1BE324AB" w:rsidR="008F7D6C" w:rsidRDefault="008F7D6C">
      <w:pPr>
        <w:pStyle w:val="afc"/>
      </w:pPr>
      <w:r>
        <w:rPr>
          <w:rStyle w:val="afb"/>
        </w:rPr>
        <w:annotationRef/>
      </w:r>
      <w:proofErr w:type="gramStart"/>
      <w:r>
        <w:t>по моему</w:t>
      </w:r>
      <w:proofErr w:type="gramEnd"/>
      <w:r>
        <w:t xml:space="preserve"> где должны быть запятая. Лучше вроде вместо первого «и» поставить просто запятую</w:t>
      </w:r>
    </w:p>
  </w:comment>
  <w:comment w:id="115" w:author="Комаров Александр Евгеньевич" w:date="2020-06-17T20:12:00Z" w:initials="КАЕ">
    <w:p w14:paraId="74026A71" w14:textId="13F2201E" w:rsidR="008F7D6C" w:rsidRDefault="008F7D6C">
      <w:pPr>
        <w:pStyle w:val="afc"/>
      </w:pPr>
      <w:r>
        <w:rPr>
          <w:rStyle w:val="afb"/>
        </w:rPr>
        <w:annotationRef/>
      </w:r>
      <w:r>
        <w:t>запятая</w:t>
      </w:r>
    </w:p>
  </w:comment>
  <w:comment w:id="116" w:author="Комаров Александр Евгеньевич" w:date="2020-06-17T20:13:00Z" w:initials="КАЕ">
    <w:p w14:paraId="4AC6DC30" w14:textId="717FAA50" w:rsidR="008F7D6C" w:rsidRDefault="008F7D6C">
      <w:pPr>
        <w:pStyle w:val="afc"/>
      </w:pPr>
      <w:r>
        <w:rPr>
          <w:rStyle w:val="afb"/>
        </w:rPr>
        <w:annotationRef/>
      </w:r>
      <w:r>
        <w:t>запятая</w:t>
      </w:r>
    </w:p>
  </w:comment>
  <w:comment w:id="117" w:author="Комаров Александр Евгеньевич" w:date="2020-06-17T20:13:00Z" w:initials="КАЕ">
    <w:p w14:paraId="49B5AFD4" w14:textId="5E6D892D" w:rsidR="008F7D6C" w:rsidRDefault="008F7D6C">
      <w:pPr>
        <w:pStyle w:val="afc"/>
      </w:pPr>
      <w:r>
        <w:rPr>
          <w:rStyle w:val="afb"/>
        </w:rPr>
        <w:annotationRef/>
      </w:r>
      <w:r>
        <w:t>наверное слитно</w:t>
      </w:r>
    </w:p>
  </w:comment>
  <w:comment w:id="118" w:author="Комаров Александр Евгеньевич" w:date="2020-06-17T20:13:00Z" w:initials="КАЕ">
    <w:p w14:paraId="2B3466DB" w14:textId="10AAA0D7" w:rsidR="008F7D6C" w:rsidRDefault="008F7D6C">
      <w:pPr>
        <w:pStyle w:val="afc"/>
      </w:pPr>
      <w:r>
        <w:rPr>
          <w:rStyle w:val="afb"/>
        </w:rPr>
        <w:annotationRef/>
      </w:r>
      <w:proofErr w:type="gramStart"/>
      <w:r>
        <w:t>наверное</w:t>
      </w:r>
      <w:proofErr w:type="gramEnd"/>
      <w:r>
        <w:t xml:space="preserve"> тоже запятая</w:t>
      </w:r>
    </w:p>
  </w:comment>
  <w:comment w:id="119" w:author="Комаров Александр Евгеньевич" w:date="2020-06-17T20:14:00Z" w:initials="КАЕ">
    <w:p w14:paraId="7CE9049C" w14:textId="1E6E561E" w:rsidR="008F7D6C" w:rsidRDefault="008F7D6C">
      <w:pPr>
        <w:pStyle w:val="afc"/>
      </w:pPr>
      <w:r>
        <w:rPr>
          <w:rStyle w:val="afb"/>
        </w:rPr>
        <w:annotationRef/>
      </w:r>
      <w:r>
        <w:t>наверное слитно</w:t>
      </w:r>
    </w:p>
  </w:comment>
  <w:comment w:id="120" w:author="Комаров Александр Евгеньевич" w:date="2020-06-17T20:14:00Z" w:initials="КАЕ">
    <w:p w14:paraId="09EA84B0" w14:textId="03A010D1" w:rsidR="008F7D6C" w:rsidRDefault="008F7D6C">
      <w:pPr>
        <w:pStyle w:val="afc"/>
      </w:pPr>
      <w:r>
        <w:rPr>
          <w:rStyle w:val="afb"/>
        </w:rPr>
        <w:annotationRef/>
      </w:r>
      <w:r>
        <w:t>вот тут слово «данная» хорошо подходит</w:t>
      </w:r>
    </w:p>
  </w:comment>
  <w:comment w:id="121" w:author="Комаров Александр Евгеньевич" w:date="2020-06-17T20:14:00Z" w:initials="КАЕ">
    <w:p w14:paraId="2EB1C452" w14:textId="7BF9D3A4" w:rsidR="008F7D6C" w:rsidRDefault="008F7D6C">
      <w:pPr>
        <w:pStyle w:val="afc"/>
      </w:pPr>
      <w:r>
        <w:rPr>
          <w:rStyle w:val="afb"/>
        </w:rPr>
        <w:annotationRef/>
      </w:r>
      <w:r>
        <w:t>отступ не нужен</w:t>
      </w:r>
    </w:p>
  </w:comment>
  <w:comment w:id="122" w:author="Комаров Александр Евгеньевич" w:date="2020-06-17T20:15:00Z" w:initials="КАЕ">
    <w:p w14:paraId="3A39322A" w14:textId="72C93494" w:rsidR="008F7D6C" w:rsidRPr="00D87284" w:rsidRDefault="008F7D6C">
      <w:pPr>
        <w:pStyle w:val="afc"/>
      </w:pPr>
      <w:r>
        <w:rPr>
          <w:rStyle w:val="afb"/>
        </w:rPr>
        <w:annotationRef/>
      </w:r>
      <w:r>
        <w:t xml:space="preserve">интересно если б у тебя тут было </w:t>
      </w:r>
      <w:r>
        <w:rPr>
          <w:lang w:val="en-US"/>
        </w:rPr>
        <w:t>master</w:t>
      </w:r>
      <w:r w:rsidRPr="00D87284">
        <w:t>/</w:t>
      </w:r>
      <w:r>
        <w:rPr>
          <w:lang w:val="en-US"/>
        </w:rPr>
        <w:t>slave</w:t>
      </w:r>
      <w:r w:rsidRPr="00D87284">
        <w:t xml:space="preserve"> </w:t>
      </w:r>
      <w:r>
        <w:t xml:space="preserve">нужно было б менять </w:t>
      </w:r>
      <w:proofErr w:type="gramStart"/>
      <w:r>
        <w:t>из за</w:t>
      </w:r>
      <w:proofErr w:type="gramEnd"/>
      <w:r>
        <w:t xml:space="preserve"> </w:t>
      </w:r>
      <w:proofErr w:type="spellStart"/>
      <w:r>
        <w:t>росизма</w:t>
      </w:r>
      <w:proofErr w:type="spellEnd"/>
      <w:r>
        <w:t>?)</w:t>
      </w:r>
    </w:p>
  </w:comment>
  <w:comment w:id="123" w:author="Комаров Александр Евгеньевич" w:date="2020-06-17T20:16:00Z" w:initials="КАЕ">
    <w:p w14:paraId="4001B3F5" w14:textId="56FFF92B" w:rsidR="008F7D6C" w:rsidRDefault="008F7D6C">
      <w:pPr>
        <w:pStyle w:val="afc"/>
      </w:pPr>
      <w:r>
        <w:rPr>
          <w:rStyle w:val="afb"/>
        </w:rPr>
        <w:annotationRef/>
      </w:r>
      <w:r>
        <w:t>что делает невозможным что?</w:t>
      </w:r>
    </w:p>
  </w:comment>
  <w:comment w:id="126" w:author="Комаров Александр Евгеньевич" w:date="2020-06-17T20:17:00Z" w:initials="КАЕ">
    <w:p w14:paraId="3506D358" w14:textId="55664AA3" w:rsidR="008F7D6C" w:rsidRDefault="008F7D6C">
      <w:pPr>
        <w:pStyle w:val="afc"/>
      </w:pPr>
      <w:r>
        <w:rPr>
          <w:rStyle w:val="afb"/>
        </w:rPr>
        <w:annotationRef/>
      </w:r>
      <w:r>
        <w:t>Наверное «отклонений»</w:t>
      </w:r>
    </w:p>
  </w:comment>
  <w:comment w:id="129" w:author="Комаров Александр Евгеньевич" w:date="2020-06-17T20:18:00Z" w:initials="КАЕ">
    <w:p w14:paraId="504A3258" w14:textId="41340D44" w:rsidR="008F7D6C" w:rsidRDefault="008F7D6C">
      <w:pPr>
        <w:pStyle w:val="afc"/>
      </w:pPr>
      <w:r>
        <w:rPr>
          <w:rStyle w:val="afb"/>
        </w:rPr>
        <w:annotationRef/>
      </w:r>
      <w:r>
        <w:t>В скобочках</w:t>
      </w:r>
    </w:p>
  </w:comment>
  <w:comment w:id="130" w:author="Комаров Александр Евгеньевич" w:date="2020-06-17T20:20:00Z" w:initials="КАЕ">
    <w:p w14:paraId="04EDC08D" w14:textId="364AA08E" w:rsidR="008F7D6C" w:rsidRDefault="008F7D6C">
      <w:pPr>
        <w:pStyle w:val="afc"/>
      </w:pPr>
      <w:r>
        <w:rPr>
          <w:rStyle w:val="afb"/>
        </w:rPr>
        <w:annotationRef/>
      </w:r>
      <w:r>
        <w:t xml:space="preserve">У меня такое ощущение что </w:t>
      </w:r>
      <w:proofErr w:type="gramStart"/>
      <w:r>
        <w:t>правки</w:t>
      </w:r>
      <w:proofErr w:type="gramEnd"/>
      <w:r>
        <w:t xml:space="preserve"> которые я тебе указывал на статье ты либо не учел либо текст взял не из статьи. На рисунке английские слова (</w:t>
      </w:r>
      <w:proofErr w:type="spellStart"/>
      <w:r>
        <w:t>баха</w:t>
      </w:r>
      <w:proofErr w:type="spellEnd"/>
      <w:r>
        <w:t xml:space="preserve"> </w:t>
      </w:r>
      <w:proofErr w:type="gramStart"/>
      <w:r>
        <w:t>говорил</w:t>
      </w:r>
      <w:proofErr w:type="gramEnd"/>
      <w:r>
        <w:t xml:space="preserve"> что все рисунки должны быть русифицированы). По шкале х </w:t>
      </w:r>
      <w:proofErr w:type="spellStart"/>
      <w:r>
        <w:t>Цастота</w:t>
      </w:r>
      <w:proofErr w:type="spellEnd"/>
    </w:p>
  </w:comment>
  <w:comment w:id="131" w:author="Комаров Александр Евгеньевич" w:date="2020-06-17T20:21:00Z" w:initials="КАЕ">
    <w:p w14:paraId="67FE4086" w14:textId="29B01C67" w:rsidR="008F7D6C" w:rsidRDefault="008F7D6C">
      <w:pPr>
        <w:pStyle w:val="afc"/>
      </w:pPr>
      <w:r>
        <w:rPr>
          <w:rStyle w:val="afb"/>
        </w:rPr>
        <w:annotationRef/>
      </w:r>
      <w:proofErr w:type="spellStart"/>
      <w:r>
        <w:t>Цастота</w:t>
      </w:r>
      <w:proofErr w:type="spellEnd"/>
    </w:p>
  </w:comment>
  <w:comment w:id="132" w:author="Комаров Александр Евгеньевич" w:date="2020-06-17T20:21:00Z" w:initials="КАЕ">
    <w:p w14:paraId="643E6944" w14:textId="6F8D282B" w:rsidR="008F7D6C" w:rsidRDefault="008F7D6C">
      <w:pPr>
        <w:pStyle w:val="afc"/>
      </w:pPr>
      <w:r>
        <w:rPr>
          <w:rStyle w:val="afb"/>
        </w:rPr>
        <w:annotationRef/>
      </w:r>
      <w:r>
        <w:t>Наверное слитно</w:t>
      </w:r>
    </w:p>
  </w:comment>
  <w:comment w:id="133" w:author="Комаров Александр Евгеньевич" w:date="2020-06-17T20:22:00Z" w:initials="КАЕ">
    <w:p w14:paraId="154AF27C" w14:textId="5558FFA1" w:rsidR="008F7D6C" w:rsidRDefault="008F7D6C">
      <w:pPr>
        <w:pStyle w:val="afc"/>
      </w:pPr>
      <w:r>
        <w:rPr>
          <w:rStyle w:val="afb"/>
        </w:rPr>
        <w:annotationRef/>
      </w:r>
      <w:proofErr w:type="spellStart"/>
      <w:r>
        <w:t>пробельчик</w:t>
      </w:r>
      <w:proofErr w:type="spellEnd"/>
    </w:p>
  </w:comment>
  <w:comment w:id="136" w:author="Комаров Александр Евгеньевич" w:date="2020-06-17T20:26:00Z" w:initials="КАЕ">
    <w:p w14:paraId="5253B4B4" w14:textId="704848D6" w:rsidR="008F7D6C" w:rsidRDefault="008F7D6C">
      <w:pPr>
        <w:pStyle w:val="afc"/>
      </w:pPr>
      <w:r>
        <w:rPr>
          <w:rStyle w:val="afb"/>
        </w:rPr>
        <w:annotationRef/>
      </w:r>
    </w:p>
  </w:comment>
  <w:comment w:id="137" w:author="Комаров Александр Евгеньевич" w:date="2020-06-17T20:27:00Z" w:initials="КАЕ">
    <w:p w14:paraId="201F25B7" w14:textId="2DFE2204" w:rsidR="008F7D6C" w:rsidRDefault="008F7D6C">
      <w:pPr>
        <w:pStyle w:val="afc"/>
      </w:pPr>
      <w:r>
        <w:rPr>
          <w:rStyle w:val="afb"/>
        </w:rPr>
        <w:annotationRef/>
      </w:r>
      <w:r>
        <w:t>что это такое?</w:t>
      </w:r>
    </w:p>
  </w:comment>
  <w:comment w:id="138" w:author="Комаров Александр Евгеньевич" w:date="2020-06-17T20:27:00Z" w:initials="КАЕ">
    <w:p w14:paraId="096BCAD3" w14:textId="049DF47E" w:rsidR="008F7D6C" w:rsidRDefault="008F7D6C">
      <w:pPr>
        <w:pStyle w:val="afc"/>
      </w:pPr>
      <w:r>
        <w:rPr>
          <w:rStyle w:val="afb"/>
        </w:rPr>
        <w:annotationRef/>
      </w:r>
      <w:r>
        <w:t>Обезличивай</w:t>
      </w:r>
    </w:p>
  </w:comment>
  <w:comment w:id="140" w:author="Комаров Александр Евгеньевич" w:date="2020-06-17T20:28:00Z" w:initials="КАЕ">
    <w:p w14:paraId="3AB93F2B" w14:textId="244FD065" w:rsidR="008F7D6C" w:rsidRDefault="008F7D6C">
      <w:pPr>
        <w:pStyle w:val="afc"/>
      </w:pPr>
      <w:r>
        <w:rPr>
          <w:rStyle w:val="afb"/>
        </w:rPr>
        <w:annotationRef/>
      </w:r>
      <w:proofErr w:type="gramStart"/>
      <w:r>
        <w:t>Что то</w:t>
      </w:r>
      <w:proofErr w:type="gramEnd"/>
      <w:r>
        <w:t xml:space="preserve"> не так</w:t>
      </w:r>
    </w:p>
  </w:comment>
  <w:comment w:id="142" w:author="Комаров Александр Евгеньевич" w:date="2020-06-17T20:29:00Z" w:initials="КАЕ">
    <w:p w14:paraId="185DC9C1" w14:textId="487C9E2B" w:rsidR="008F7D6C" w:rsidRDefault="008F7D6C">
      <w:pPr>
        <w:pStyle w:val="afc"/>
      </w:pPr>
      <w:r>
        <w:rPr>
          <w:rStyle w:val="afb"/>
        </w:rPr>
        <w:annotationRef/>
      </w:r>
      <w:r>
        <w:t>Что это такое?</w:t>
      </w:r>
    </w:p>
  </w:comment>
  <w:comment w:id="141" w:author="Комаров Александр Евгеньевич" w:date="2020-06-17T20:29:00Z" w:initials="КАЕ">
    <w:p w14:paraId="24FA8364" w14:textId="0F78623F" w:rsidR="008F7D6C" w:rsidRDefault="008F7D6C">
      <w:pPr>
        <w:pStyle w:val="afc"/>
      </w:pPr>
      <w:r>
        <w:rPr>
          <w:rStyle w:val="afb"/>
        </w:rPr>
        <w:annotationRef/>
      </w:r>
      <w:r>
        <w:t>Список не по правилам</w:t>
      </w:r>
    </w:p>
  </w:comment>
  <w:comment w:id="144" w:author="Комаров Александр Евгеньевич" w:date="2020-06-17T20:30:00Z" w:initials="КАЕ">
    <w:p w14:paraId="6FCCC59D" w14:textId="762A82FA" w:rsidR="008F7D6C" w:rsidRDefault="008F7D6C">
      <w:pPr>
        <w:pStyle w:val="afc"/>
      </w:pPr>
      <w:r>
        <w:rPr>
          <w:rStyle w:val="afb"/>
        </w:rPr>
        <w:annotationRef/>
      </w:r>
      <w:proofErr w:type="gramStart"/>
      <w:r>
        <w:t>Что то</w:t>
      </w:r>
      <w:proofErr w:type="gramEnd"/>
      <w:r>
        <w:t xml:space="preserve"> не так с этим предложением</w:t>
      </w:r>
    </w:p>
  </w:comment>
  <w:comment w:id="145" w:author="Комаров Александр Евгеньевич" w:date="2020-06-17T20:30:00Z" w:initials="КАЕ">
    <w:p w14:paraId="57EF9F57" w14:textId="1EC0A373" w:rsidR="008F7D6C" w:rsidRDefault="008F7D6C">
      <w:pPr>
        <w:pStyle w:val="afc"/>
      </w:pPr>
      <w:r>
        <w:rPr>
          <w:rStyle w:val="afb"/>
        </w:rPr>
        <w:annotationRef/>
      </w:r>
    </w:p>
  </w:comment>
  <w:comment w:id="146" w:author="Комаров Александр Евгеньевич" w:date="2020-06-17T20:30:00Z" w:initials="КАЕ">
    <w:p w14:paraId="5F4B3A42" w14:textId="6406DAC1" w:rsidR="008F7D6C" w:rsidRDefault="008F7D6C">
      <w:pPr>
        <w:pStyle w:val="afc"/>
      </w:pPr>
      <w:r>
        <w:rPr>
          <w:rStyle w:val="afb"/>
        </w:rPr>
        <w:annotationRef/>
      </w:r>
    </w:p>
  </w:comment>
  <w:comment w:id="148" w:author="Комаров Александр Евгеньевич" w:date="2020-06-17T20:32:00Z" w:initials="КАЕ">
    <w:p w14:paraId="0D598E08" w14:textId="76245D4D" w:rsidR="008F7D6C" w:rsidRDefault="008F7D6C">
      <w:pPr>
        <w:pStyle w:val="afc"/>
      </w:pPr>
      <w:r>
        <w:rPr>
          <w:rStyle w:val="afb"/>
        </w:rPr>
        <w:annotationRef/>
      </w:r>
      <w:r>
        <w:t>Наверное «третьей»</w:t>
      </w:r>
    </w:p>
  </w:comment>
  <w:comment w:id="149" w:author="Комаров Александр Евгеньевич" w:date="2020-06-17T20:30:00Z" w:initials="КАЕ">
    <w:p w14:paraId="2D2E253E" w14:textId="2EF4AC07" w:rsidR="008F7D6C" w:rsidRDefault="008F7D6C">
      <w:pPr>
        <w:pStyle w:val="afc"/>
      </w:pPr>
      <w:r>
        <w:rPr>
          <w:rStyle w:val="afb"/>
        </w:rPr>
        <w:annotationRef/>
      </w:r>
      <w:r>
        <w:t>скобочки</w:t>
      </w:r>
    </w:p>
  </w:comment>
  <w:comment w:id="150" w:author="Комаров Александр Евгеньевич" w:date="2020-06-17T20:30:00Z" w:initials="КАЕ">
    <w:p w14:paraId="7B7857E4" w14:textId="52D0AD61" w:rsidR="008F7D6C" w:rsidRDefault="008F7D6C">
      <w:pPr>
        <w:pStyle w:val="afc"/>
      </w:pPr>
      <w:r>
        <w:rPr>
          <w:rStyle w:val="afb"/>
        </w:rPr>
        <w:annotationRef/>
      </w:r>
    </w:p>
  </w:comment>
  <w:comment w:id="151" w:author="Комаров Александр Евгеньевич" w:date="2020-06-17T20:31:00Z" w:initials="КАЕ">
    <w:p w14:paraId="2A983D47" w14:textId="54AAD4B7" w:rsidR="008F7D6C" w:rsidRDefault="008F7D6C">
      <w:pPr>
        <w:pStyle w:val="afc"/>
      </w:pPr>
      <w:r>
        <w:rPr>
          <w:rStyle w:val="afb"/>
        </w:rPr>
        <w:annotationRef/>
      </w:r>
      <w:r>
        <w:t xml:space="preserve">а это </w:t>
      </w:r>
      <w:proofErr w:type="spellStart"/>
      <w:r>
        <w:t>ваще</w:t>
      </w:r>
      <w:proofErr w:type="spellEnd"/>
      <w:r>
        <w:t xml:space="preserve"> новый абзац</w:t>
      </w:r>
    </w:p>
  </w:comment>
  <w:comment w:id="152" w:author="Комаров Александр Евгеньевич" w:date="2020-06-17T20:31:00Z" w:initials="КАЕ">
    <w:p w14:paraId="38AF654B" w14:textId="2DAFFBD9" w:rsidR="008F7D6C" w:rsidRDefault="008F7D6C">
      <w:pPr>
        <w:pStyle w:val="afc"/>
      </w:pPr>
      <w:r>
        <w:rPr>
          <w:rStyle w:val="afb"/>
        </w:rPr>
        <w:annotationRef/>
      </w:r>
      <w:r>
        <w:t xml:space="preserve">явно </w:t>
      </w:r>
      <w:proofErr w:type="gramStart"/>
      <w:r>
        <w:t>какая то</w:t>
      </w:r>
      <w:proofErr w:type="gramEnd"/>
      <w:r>
        <w:t xml:space="preserve"> система а не формула</w:t>
      </w:r>
    </w:p>
  </w:comment>
  <w:comment w:id="153" w:author="Комаров Александр Евгеньевич" w:date="2020-06-17T20:31:00Z" w:initials="КАЕ">
    <w:p w14:paraId="535D87E7" w14:textId="1F90B417" w:rsidR="008F7D6C" w:rsidRDefault="008F7D6C">
      <w:pPr>
        <w:pStyle w:val="afc"/>
      </w:pPr>
      <w:r>
        <w:rPr>
          <w:rStyle w:val="afb"/>
        </w:rPr>
        <w:annotationRef/>
      </w:r>
      <w:r>
        <w:t>внезапно</w:t>
      </w:r>
    </w:p>
  </w:comment>
  <w:comment w:id="155" w:author="Комаров Александр Евгеньевич" w:date="2020-06-17T20:32:00Z" w:initials="КАЕ">
    <w:p w14:paraId="6C1C3F18" w14:textId="12AD59C2" w:rsidR="008F7D6C" w:rsidRDefault="008F7D6C">
      <w:pPr>
        <w:pStyle w:val="afc"/>
      </w:pPr>
      <w:r>
        <w:rPr>
          <w:rStyle w:val="afb"/>
        </w:rPr>
        <w:annotationRef/>
      </w:r>
    </w:p>
  </w:comment>
  <w:comment w:id="156" w:author="Комаров Александр Евгеньевич" w:date="2020-06-17T20:32:00Z" w:initials="КАЕ">
    <w:p w14:paraId="1F591975" w14:textId="383256E6" w:rsidR="008F7D6C" w:rsidRDefault="008F7D6C">
      <w:pPr>
        <w:pStyle w:val="afc"/>
      </w:pPr>
      <w:r>
        <w:rPr>
          <w:rStyle w:val="afb"/>
        </w:rPr>
        <w:annotationRef/>
      </w:r>
    </w:p>
  </w:comment>
  <w:comment w:id="157" w:author="Комаров Александр Евгеньевич" w:date="2020-06-17T20:32:00Z" w:initials="КАЕ">
    <w:p w14:paraId="7E3C94A3" w14:textId="1462AC78" w:rsidR="008F7D6C" w:rsidRDefault="008F7D6C">
      <w:pPr>
        <w:pStyle w:val="afc"/>
      </w:pPr>
      <w:r>
        <w:rPr>
          <w:rStyle w:val="afb"/>
        </w:rPr>
        <w:annotationRef/>
      </w:r>
      <w:r>
        <w:t>список из ниоткуда и не по правилам</w:t>
      </w:r>
    </w:p>
  </w:comment>
  <w:comment w:id="159" w:author="Комаров Александр Евгеньевич" w:date="2020-06-17T20:34:00Z" w:initials="КАЕ">
    <w:p w14:paraId="3D94E603" w14:textId="1448CDF8" w:rsidR="008F7D6C" w:rsidRDefault="008F7D6C">
      <w:pPr>
        <w:pStyle w:val="afc"/>
      </w:pPr>
      <w:r>
        <w:rPr>
          <w:rStyle w:val="afb"/>
        </w:rPr>
        <w:annotationRef/>
      </w:r>
    </w:p>
  </w:comment>
  <w:comment w:id="160" w:author="Комаров Александр Евгеньевич" w:date="2020-06-17T20:35:00Z" w:initials="КАЕ">
    <w:p w14:paraId="48126482" w14:textId="04A698A9" w:rsidR="008F7D6C" w:rsidRDefault="008F7D6C">
      <w:pPr>
        <w:pStyle w:val="afc"/>
      </w:pPr>
      <w:r>
        <w:rPr>
          <w:rStyle w:val="afb"/>
        </w:rPr>
        <w:annotationRef/>
      </w:r>
    </w:p>
  </w:comment>
  <w:comment w:id="161" w:author="Комаров Александр Евгеньевич" w:date="2020-06-17T20:35:00Z" w:initials="КАЕ">
    <w:p w14:paraId="063B3F2D" w14:textId="29F3422B" w:rsidR="008F7D6C" w:rsidRDefault="008F7D6C">
      <w:pPr>
        <w:pStyle w:val="afc"/>
      </w:pPr>
      <w:r>
        <w:rPr>
          <w:rStyle w:val="afb"/>
        </w:rPr>
        <w:annotationRef/>
      </w:r>
    </w:p>
  </w:comment>
  <w:comment w:id="164" w:author="Комаров Александр Евгеньевич" w:date="2020-06-17T20:36:00Z" w:initials="КАЕ">
    <w:p w14:paraId="743E3486" w14:textId="5EBFB354" w:rsidR="008F7D6C" w:rsidRDefault="008F7D6C">
      <w:pPr>
        <w:pStyle w:val="afc"/>
      </w:pPr>
      <w:r>
        <w:rPr>
          <w:rStyle w:val="afb"/>
        </w:rPr>
        <w:annotationRef/>
      </w:r>
    </w:p>
  </w:comment>
  <w:comment w:id="167" w:author="Комаров Александр Евгеньевич" w:date="2020-06-17T20:37:00Z" w:initials="КАЕ">
    <w:p w14:paraId="7B4F7687" w14:textId="39C3C5ED" w:rsidR="008F7D6C" w:rsidRDefault="008F7D6C">
      <w:pPr>
        <w:pStyle w:val="afc"/>
      </w:pPr>
      <w:r>
        <w:rPr>
          <w:rStyle w:val="afb"/>
        </w:rPr>
        <w:annotationRef/>
      </w:r>
      <w:r>
        <w:t xml:space="preserve"> </w:t>
      </w:r>
      <w:proofErr w:type="spellStart"/>
      <w:r>
        <w:t>чекай</w:t>
      </w:r>
      <w:proofErr w:type="spellEnd"/>
      <w:r>
        <w:t xml:space="preserve"> правила </w:t>
      </w:r>
      <w:proofErr w:type="spellStart"/>
      <w:r>
        <w:t>крч</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8170DC" w15:done="0"/>
  <w15:commentEx w15:paraId="569CB4B6" w15:done="0"/>
  <w15:commentEx w15:paraId="2FAD26ED" w15:done="0"/>
  <w15:commentEx w15:paraId="4D2AADC2" w15:done="0"/>
  <w15:commentEx w15:paraId="5665168B" w15:done="0"/>
  <w15:commentEx w15:paraId="12A1D5F7" w15:done="0"/>
  <w15:commentEx w15:paraId="6BBF57F8" w15:done="0"/>
  <w15:commentEx w15:paraId="2050AA6F" w15:done="0"/>
  <w15:commentEx w15:paraId="1E378769" w15:done="0"/>
  <w15:commentEx w15:paraId="2B88830F" w15:done="0"/>
  <w15:commentEx w15:paraId="0092F66D" w15:done="0"/>
  <w15:commentEx w15:paraId="1FCA83E8" w15:done="0"/>
  <w15:commentEx w15:paraId="6C4AB03A" w15:done="0"/>
  <w15:commentEx w15:paraId="366FAE05" w15:done="0"/>
  <w15:commentEx w15:paraId="522180CA" w15:done="0"/>
  <w15:commentEx w15:paraId="169D38DC" w15:done="0"/>
  <w15:commentEx w15:paraId="0725366D" w15:done="0"/>
  <w15:commentEx w15:paraId="5D83CE1F" w15:done="0"/>
  <w15:commentEx w15:paraId="4C454E1B" w15:done="0"/>
  <w15:commentEx w15:paraId="51EAAE1C" w15:done="0"/>
  <w15:commentEx w15:paraId="21781184" w15:done="0"/>
  <w15:commentEx w15:paraId="7C8E6334" w15:done="0"/>
  <w15:commentEx w15:paraId="3B6B0319" w15:done="0"/>
  <w15:commentEx w15:paraId="432480CF" w15:done="0"/>
  <w15:commentEx w15:paraId="78471705" w15:done="0"/>
  <w15:commentEx w15:paraId="5FF02D82" w15:done="0"/>
  <w15:commentEx w15:paraId="136CBD96" w15:done="0"/>
  <w15:commentEx w15:paraId="078D80E5" w15:done="0"/>
  <w15:commentEx w15:paraId="6B45D17E" w15:done="0"/>
  <w15:commentEx w15:paraId="42872E54" w15:done="0"/>
  <w15:commentEx w15:paraId="728E03BB" w15:done="0"/>
  <w15:commentEx w15:paraId="3322C6A3" w15:done="0"/>
  <w15:commentEx w15:paraId="1FD58746" w15:done="0"/>
  <w15:commentEx w15:paraId="086A8A3D" w15:done="0"/>
  <w15:commentEx w15:paraId="5A66156F" w15:done="0"/>
  <w15:commentEx w15:paraId="1D362352" w15:done="0"/>
  <w15:commentEx w15:paraId="3EBFEACC" w15:done="0"/>
  <w15:commentEx w15:paraId="011A5F6B" w15:done="0"/>
  <w15:commentEx w15:paraId="17299023" w15:done="0"/>
  <w15:commentEx w15:paraId="6F4ED642" w15:done="0"/>
  <w15:commentEx w15:paraId="1F264777" w15:done="0"/>
  <w15:commentEx w15:paraId="1BF3C70F" w15:done="0"/>
  <w15:commentEx w15:paraId="38A3F985" w15:done="0"/>
  <w15:commentEx w15:paraId="44AE8B83" w15:done="0"/>
  <w15:commentEx w15:paraId="1E1D958C" w15:done="0"/>
  <w15:commentEx w15:paraId="0F2216A0" w15:done="0"/>
  <w15:commentEx w15:paraId="03588743" w15:done="0"/>
  <w15:commentEx w15:paraId="7DFD88EC" w15:done="0"/>
  <w15:commentEx w15:paraId="697569E4" w15:done="0"/>
  <w15:commentEx w15:paraId="77626143" w15:done="0"/>
  <w15:commentEx w15:paraId="270F95DB" w15:done="0"/>
  <w15:commentEx w15:paraId="3DA262C2" w15:done="0"/>
  <w15:commentEx w15:paraId="050AE180" w15:done="0"/>
  <w15:commentEx w15:paraId="0329EF9E" w15:done="0"/>
  <w15:commentEx w15:paraId="35520BA4" w15:done="0"/>
  <w15:commentEx w15:paraId="47144872" w15:done="0"/>
  <w15:commentEx w15:paraId="38120105" w15:done="0"/>
  <w15:commentEx w15:paraId="03438E05" w15:done="0"/>
  <w15:commentEx w15:paraId="4204055C" w15:done="0"/>
  <w15:commentEx w15:paraId="2579130F" w15:done="0"/>
  <w15:commentEx w15:paraId="32DA416B" w15:done="0"/>
  <w15:commentEx w15:paraId="139DF83F" w15:done="0"/>
  <w15:commentEx w15:paraId="5C63817C" w15:done="0"/>
  <w15:commentEx w15:paraId="2117255C" w15:done="0"/>
  <w15:commentEx w15:paraId="3FE0E21B" w15:done="0"/>
  <w15:commentEx w15:paraId="10065440" w15:done="0"/>
  <w15:commentEx w15:paraId="152204FC" w15:done="0"/>
  <w15:commentEx w15:paraId="0A879451" w15:done="0"/>
  <w15:commentEx w15:paraId="5AEF237A" w15:done="0"/>
  <w15:commentEx w15:paraId="5DE71B31" w15:done="0"/>
  <w15:commentEx w15:paraId="30AFED3A" w15:done="0"/>
  <w15:commentEx w15:paraId="73EC646E" w15:done="0"/>
  <w15:commentEx w15:paraId="2BB515EF" w15:done="0"/>
  <w15:commentEx w15:paraId="5275D3C1" w15:done="0"/>
  <w15:commentEx w15:paraId="44FDC940" w15:done="0"/>
  <w15:commentEx w15:paraId="62D69BEB" w15:done="0"/>
  <w15:commentEx w15:paraId="1A547567" w15:done="0"/>
  <w15:commentEx w15:paraId="774EC9E1" w15:done="0"/>
  <w15:commentEx w15:paraId="44A2F89C" w15:done="0"/>
  <w15:commentEx w15:paraId="1C356A65" w15:done="0"/>
  <w15:commentEx w15:paraId="759E6AC3" w15:done="0"/>
  <w15:commentEx w15:paraId="771BE935" w15:done="0"/>
  <w15:commentEx w15:paraId="74026A71" w15:done="0"/>
  <w15:commentEx w15:paraId="4AC6DC30" w15:done="0"/>
  <w15:commentEx w15:paraId="49B5AFD4" w15:done="0"/>
  <w15:commentEx w15:paraId="2B3466DB" w15:done="0"/>
  <w15:commentEx w15:paraId="7CE9049C" w15:done="0"/>
  <w15:commentEx w15:paraId="09EA84B0" w15:done="0"/>
  <w15:commentEx w15:paraId="2EB1C452" w15:done="0"/>
  <w15:commentEx w15:paraId="3A39322A" w15:done="0"/>
  <w15:commentEx w15:paraId="4001B3F5" w15:done="0"/>
  <w15:commentEx w15:paraId="3506D358" w15:done="0"/>
  <w15:commentEx w15:paraId="504A3258" w15:done="0"/>
  <w15:commentEx w15:paraId="04EDC08D" w15:done="0"/>
  <w15:commentEx w15:paraId="67FE4086" w15:done="0"/>
  <w15:commentEx w15:paraId="643E6944" w15:done="0"/>
  <w15:commentEx w15:paraId="154AF27C" w15:done="0"/>
  <w15:commentEx w15:paraId="5253B4B4" w15:done="0"/>
  <w15:commentEx w15:paraId="201F25B7" w15:done="0"/>
  <w15:commentEx w15:paraId="096BCAD3" w15:done="0"/>
  <w15:commentEx w15:paraId="3AB93F2B" w15:done="0"/>
  <w15:commentEx w15:paraId="185DC9C1" w15:done="0"/>
  <w15:commentEx w15:paraId="24FA8364" w15:done="0"/>
  <w15:commentEx w15:paraId="6FCCC59D" w15:done="0"/>
  <w15:commentEx w15:paraId="57EF9F57" w15:done="0"/>
  <w15:commentEx w15:paraId="5F4B3A42" w15:done="0"/>
  <w15:commentEx w15:paraId="0D598E08" w15:done="0"/>
  <w15:commentEx w15:paraId="2D2E253E" w15:done="0"/>
  <w15:commentEx w15:paraId="7B7857E4" w15:done="0"/>
  <w15:commentEx w15:paraId="2A983D47" w15:done="0"/>
  <w15:commentEx w15:paraId="38AF654B" w15:done="0"/>
  <w15:commentEx w15:paraId="535D87E7" w15:done="0"/>
  <w15:commentEx w15:paraId="6C1C3F18" w15:done="0"/>
  <w15:commentEx w15:paraId="1F591975" w15:done="0"/>
  <w15:commentEx w15:paraId="7E3C94A3" w15:done="0"/>
  <w15:commentEx w15:paraId="3D94E603" w15:done="0"/>
  <w15:commentEx w15:paraId="48126482" w15:done="0"/>
  <w15:commentEx w15:paraId="063B3F2D" w15:done="0"/>
  <w15:commentEx w15:paraId="743E3486" w15:done="0"/>
  <w15:commentEx w15:paraId="7B4F7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FDB0" w16cex:dateUtc="2020-06-17T17:38:00Z"/>
  <w16cex:commentExtensible w16cex:durableId="2294E8C3" w16cex:dateUtc="2020-06-17T16:08:00Z"/>
  <w16cex:commentExtensible w16cex:durableId="2294E8DF" w16cex:dateUtc="2020-06-17T16:09:00Z"/>
  <w16cex:commentExtensible w16cex:durableId="2294E906" w16cex:dateUtc="2020-06-17T16:09:00Z"/>
  <w16cex:commentExtensible w16cex:durableId="2294E91A" w16cex:dateUtc="2020-06-17T16:10:00Z"/>
  <w16cex:commentExtensible w16cex:durableId="2294E943" w16cex:dateUtc="2020-06-17T16:10:00Z"/>
  <w16cex:commentExtensible w16cex:durableId="2294E9AF" w16cex:dateUtc="2020-06-17T16:12:00Z"/>
  <w16cex:commentExtensible w16cex:durableId="2294EA60" w16cex:dateUtc="2020-06-17T16:15:00Z"/>
  <w16cex:commentExtensible w16cex:durableId="2294EA15" w16cex:dateUtc="2020-06-17T16:14:00Z"/>
  <w16cex:commentExtensible w16cex:durableId="2294E9F1" w16cex:dateUtc="2020-06-17T16:13:00Z"/>
  <w16cex:commentExtensible w16cex:durableId="2294EAA2" w16cex:dateUtc="2020-06-17T16:16:00Z"/>
  <w16cex:commentExtensible w16cex:durableId="2294EAEC" w16cex:dateUtc="2020-06-17T16:18:00Z"/>
  <w16cex:commentExtensible w16cex:durableId="2294EB15" w16cex:dateUtc="2020-06-17T16:18:00Z"/>
  <w16cex:commentExtensible w16cex:durableId="2294EB32" w16cex:dateUtc="2020-06-17T16:19:00Z"/>
  <w16cex:commentExtensible w16cex:durableId="2294EB46" w16cex:dateUtc="2020-06-17T16:19:00Z"/>
  <w16cex:commentExtensible w16cex:durableId="2294EBFF" w16cex:dateUtc="2020-06-17T16:22:00Z"/>
  <w16cex:commentExtensible w16cex:durableId="2294EC84" w16cex:dateUtc="2020-06-17T16:24:00Z"/>
  <w16cex:commentExtensible w16cex:durableId="2294EC98" w16cex:dateUtc="2020-06-17T16:25:00Z"/>
  <w16cex:commentExtensible w16cex:durableId="2294ECCC" w16cex:dateUtc="2020-06-17T16:26:00Z"/>
  <w16cex:commentExtensible w16cex:durableId="2294ECEA" w16cex:dateUtc="2020-06-17T16:26:00Z"/>
  <w16cex:commentExtensible w16cex:durableId="2294ED44" w16cex:dateUtc="2020-06-17T16:28:00Z"/>
  <w16cex:commentExtensible w16cex:durableId="2294ED90" w16cex:dateUtc="2020-06-17T16:29:00Z"/>
  <w16cex:commentExtensible w16cex:durableId="2294EDD5" w16cex:dateUtc="2020-06-17T16:30:00Z"/>
  <w16cex:commentExtensible w16cex:durableId="2294EDE3" w16cex:dateUtc="2020-06-17T16:30:00Z"/>
  <w16cex:commentExtensible w16cex:durableId="2294EE07" w16cex:dateUtc="2020-06-17T16:31:00Z"/>
  <w16cex:commentExtensible w16cex:durableId="2294EECE" w16cex:dateUtc="2020-06-17T16:34:00Z"/>
  <w16cex:commentExtensible w16cex:durableId="2294EF6B" w16cex:dateUtc="2020-06-17T16:37:00Z"/>
  <w16cex:commentExtensible w16cex:durableId="2294EF99" w16cex:dateUtc="2020-06-17T16:38:00Z"/>
  <w16cex:commentExtensible w16cex:durableId="2294EFD3" w16cex:dateUtc="2020-06-17T16:38:00Z"/>
  <w16cex:commentExtensible w16cex:durableId="2294EFEE" w16cex:dateUtc="2020-06-17T16:39:00Z"/>
  <w16cex:commentExtensible w16cex:durableId="2294F068" w16cex:dateUtc="2020-06-17T16:41:00Z"/>
  <w16cex:commentExtensible w16cex:durableId="2294F08D" w16cex:dateUtc="2020-06-17T16:42:00Z"/>
  <w16cex:commentExtensible w16cex:durableId="2294F0C5" w16cex:dateUtc="2020-06-17T16:43:00Z"/>
  <w16cex:commentExtensible w16cex:durableId="2294F104" w16cex:dateUtc="2020-06-17T16:44:00Z"/>
  <w16cex:commentExtensible w16cex:durableId="2294F11A" w16cex:dateUtc="2020-06-17T16:44:00Z"/>
  <w16cex:commentExtensible w16cex:durableId="2294F14E" w16cex:dateUtc="2020-06-17T16:45:00Z"/>
  <w16cex:commentExtensible w16cex:durableId="2294F173" w16cex:dateUtc="2020-06-17T16:45:00Z"/>
  <w16cex:commentExtensible w16cex:durableId="2294F1A3" w16cex:dateUtc="2020-06-17T16:46:00Z"/>
  <w16cex:commentExtensible w16cex:durableId="2294F1EF" w16cex:dateUtc="2020-06-17T16:47:00Z"/>
  <w16cex:commentExtensible w16cex:durableId="2294F21D" w16cex:dateUtc="2020-06-17T16:48:00Z"/>
  <w16cex:commentExtensible w16cex:durableId="2294F23D" w16cex:dateUtc="2020-06-17T16:49:00Z"/>
  <w16cex:commentExtensible w16cex:durableId="2294F255" w16cex:dateUtc="2020-06-17T16:49:00Z"/>
  <w16cex:commentExtensible w16cex:durableId="2294F2B0" w16cex:dateUtc="2020-06-17T16:51:00Z"/>
  <w16cex:commentExtensible w16cex:durableId="2294F2CE" w16cex:dateUtc="2020-06-17T16:51:00Z"/>
  <w16cex:commentExtensible w16cex:durableId="2294F2E4" w16cex:dateUtc="2020-06-17T16:52:00Z"/>
  <w16cex:commentExtensible w16cex:durableId="2294F301" w16cex:dateUtc="2020-06-17T16:52:00Z"/>
  <w16cex:commentExtensible w16cex:durableId="2294F342" w16cex:dateUtc="2020-06-17T16:53:00Z"/>
  <w16cex:commentExtensible w16cex:durableId="2294F34D" w16cex:dateUtc="2020-06-17T16:53:00Z"/>
  <w16cex:commentExtensible w16cex:durableId="2294F36B" w16cex:dateUtc="2020-06-17T16:54:00Z"/>
  <w16cex:commentExtensible w16cex:durableId="2294F385" w16cex:dateUtc="2020-06-17T16:54:00Z"/>
  <w16cex:commentExtensible w16cex:durableId="2294F39C" w16cex:dateUtc="2020-06-17T16:55:00Z"/>
  <w16cex:commentExtensible w16cex:durableId="2294F3B1" w16cex:dateUtc="2020-06-17T16:55:00Z"/>
  <w16cex:commentExtensible w16cex:durableId="2294F3C8" w16cex:dateUtc="2020-06-17T16:55:00Z"/>
  <w16cex:commentExtensible w16cex:durableId="2294F3E0" w16cex:dateUtc="2020-06-17T16:56:00Z"/>
  <w16cex:commentExtensible w16cex:durableId="2294F415" w16cex:dateUtc="2020-06-17T16:57:00Z"/>
  <w16cex:commentExtensible w16cex:durableId="2294F403" w16cex:dateUtc="2020-06-17T16:56:00Z"/>
  <w16cex:commentExtensible w16cex:durableId="2294F40D" w16cex:dateUtc="2020-06-17T16:57:00Z"/>
  <w16cex:commentExtensible w16cex:durableId="2294F3F5" w16cex:dateUtc="2020-06-17T16:56:00Z"/>
  <w16cex:commentExtensible w16cex:durableId="2294F422" w16cex:dateUtc="2020-06-17T16:57:00Z"/>
  <w16cex:commentExtensible w16cex:durableId="2294F43C" w16cex:dateUtc="2020-06-17T16:57:00Z"/>
  <w16cex:commentExtensible w16cex:durableId="2294F4DD" w16cex:dateUtc="2020-06-17T17:00:00Z"/>
  <w16cex:commentExtensible w16cex:durableId="2294F4FA" w16cex:dateUtc="2020-06-17T17:00:00Z"/>
  <w16cex:commentExtensible w16cex:durableId="2294F51D" w16cex:dateUtc="2020-06-17T17:01:00Z"/>
  <w16cex:commentExtensible w16cex:durableId="2294F54C" w16cex:dateUtc="2020-06-17T17:02:00Z"/>
  <w16cex:commentExtensible w16cex:durableId="2294F564" w16cex:dateUtc="2020-06-17T17:02:00Z"/>
  <w16cex:commentExtensible w16cex:durableId="2294F584" w16cex:dateUtc="2020-06-17T17:03:00Z"/>
  <w16cex:commentExtensible w16cex:durableId="2294F588" w16cex:dateUtc="2020-06-17T17:03:00Z"/>
  <w16cex:commentExtensible w16cex:durableId="2294F58C" w16cex:dateUtc="2020-06-17T17:03:00Z"/>
  <w16cex:commentExtensible w16cex:durableId="2294F592" w16cex:dateUtc="2020-06-17T17:03:00Z"/>
  <w16cex:commentExtensible w16cex:durableId="2294F59B" w16cex:dateUtc="2020-06-17T17:03:00Z"/>
  <w16cex:commentExtensible w16cex:durableId="2294F5BC" w16cex:dateUtc="2020-06-17T17:04:00Z"/>
  <w16cex:commentExtensible w16cex:durableId="2294F5CC" w16cex:dateUtc="2020-06-17T17:04:00Z"/>
  <w16cex:commentExtensible w16cex:durableId="2294F5D6" w16cex:dateUtc="2020-06-17T17:04:00Z"/>
  <w16cex:commentExtensible w16cex:durableId="2294F5DF" w16cex:dateUtc="2020-06-17T17:04:00Z"/>
  <w16cex:commentExtensible w16cex:durableId="2294F5EB" w16cex:dateUtc="2020-06-17T17:04:00Z"/>
  <w16cex:commentExtensible w16cex:durableId="2294F5FB" w16cex:dateUtc="2020-06-17T17:05:00Z"/>
  <w16cex:commentExtensible w16cex:durableId="2294F64A" w16cex:dateUtc="2020-06-17T17:06:00Z"/>
  <w16cex:commentExtensible w16cex:durableId="2294F669" w16cex:dateUtc="2020-06-17T17:07:00Z"/>
  <w16cex:commentExtensible w16cex:durableId="2294F68F" w16cex:dateUtc="2020-06-17T17:07:00Z"/>
  <w16cex:commentExtensible w16cex:durableId="2294F6BC" w16cex:dateUtc="2020-06-17T17:08:00Z"/>
  <w16cex:commentExtensible w16cex:durableId="2294F728" w16cex:dateUtc="2020-06-17T17:10:00Z"/>
  <w16cex:commentExtensible w16cex:durableId="2294F750" w16cex:dateUtc="2020-06-17T17:10:00Z"/>
  <w16cex:commentExtensible w16cex:durableId="2294F7A5" w16cex:dateUtc="2020-06-17T17:12:00Z"/>
  <w16cex:commentExtensible w16cex:durableId="2294F7BF" w16cex:dateUtc="2020-06-17T17:12:00Z"/>
  <w16cex:commentExtensible w16cex:durableId="2294F7CD" w16cex:dateUtc="2020-06-17T17:13:00Z"/>
  <w16cex:commentExtensible w16cex:durableId="2294F7DC" w16cex:dateUtc="2020-06-17T17:13:00Z"/>
  <w16cex:commentExtensible w16cex:durableId="2294F7F9" w16cex:dateUtc="2020-06-17T17:13:00Z"/>
  <w16cex:commentExtensible w16cex:durableId="2294F808" w16cex:dateUtc="2020-06-17T17:14:00Z"/>
  <w16cex:commentExtensible w16cex:durableId="2294F81B" w16cex:dateUtc="2020-06-17T17:14:00Z"/>
  <w16cex:commentExtensible w16cex:durableId="2294F836" w16cex:dateUtc="2020-06-17T17:14:00Z"/>
  <w16cex:commentExtensible w16cex:durableId="2294F849" w16cex:dateUtc="2020-06-17T17:15:00Z"/>
  <w16cex:commentExtensible w16cex:durableId="2294F8A3" w16cex:dateUtc="2020-06-17T17:16:00Z"/>
  <w16cex:commentExtensible w16cex:durableId="2294F8E7" w16cex:dateUtc="2020-06-17T17:17:00Z"/>
  <w16cex:commentExtensible w16cex:durableId="2294F931" w16cex:dateUtc="2020-06-17T17:18:00Z"/>
  <w16cex:commentExtensible w16cex:durableId="2294F975" w16cex:dateUtc="2020-06-17T17:20:00Z"/>
  <w16cex:commentExtensible w16cex:durableId="2294F9BC" w16cex:dateUtc="2020-06-17T17:21:00Z"/>
  <w16cex:commentExtensible w16cex:durableId="2294F9E2" w16cex:dateUtc="2020-06-17T17:21:00Z"/>
  <w16cex:commentExtensible w16cex:durableId="2294FA13" w16cex:dateUtc="2020-06-17T17:22:00Z"/>
  <w16cex:commentExtensible w16cex:durableId="2294FB01" w16cex:dateUtc="2020-06-17T17:26:00Z"/>
  <w16cex:commentExtensible w16cex:durableId="2294FB1A" w16cex:dateUtc="2020-06-17T17:27:00Z"/>
  <w16cex:commentExtensible w16cex:durableId="2294FB2D" w16cex:dateUtc="2020-06-17T17:27:00Z"/>
  <w16cex:commentExtensible w16cex:durableId="2294FB5D" w16cex:dateUtc="2020-06-17T17:28:00Z"/>
  <w16cex:commentExtensible w16cex:durableId="2294FBA0" w16cex:dateUtc="2020-06-17T17:29:00Z"/>
  <w16cex:commentExtensible w16cex:durableId="2294FB93" w16cex:dateUtc="2020-06-17T17:29:00Z"/>
  <w16cex:commentExtensible w16cex:durableId="2294FBCF" w16cex:dateUtc="2020-06-17T17:30:00Z"/>
  <w16cex:commentExtensible w16cex:durableId="2294FBDC" w16cex:dateUtc="2020-06-17T17:30:00Z"/>
  <w16cex:commentExtensible w16cex:durableId="2294FBDF" w16cex:dateUtc="2020-06-17T17:30:00Z"/>
  <w16cex:commentExtensible w16cex:durableId="2294FC49" w16cex:dateUtc="2020-06-17T17:32:00Z"/>
  <w16cex:commentExtensible w16cex:durableId="2294FBFA" w16cex:dateUtc="2020-06-17T17:30:00Z"/>
  <w16cex:commentExtensible w16cex:durableId="2294FC02" w16cex:dateUtc="2020-06-17T17:30:00Z"/>
  <w16cex:commentExtensible w16cex:durableId="2294FC06" w16cex:dateUtc="2020-06-17T17:31:00Z"/>
  <w16cex:commentExtensible w16cex:durableId="2294FC18" w16cex:dateUtc="2020-06-17T17:31:00Z"/>
  <w16cex:commentExtensible w16cex:durableId="2294FC2B" w16cex:dateUtc="2020-06-17T17:31:00Z"/>
  <w16cex:commentExtensible w16cex:durableId="2294FC62" w16cex:dateUtc="2020-06-17T17:32:00Z"/>
  <w16cex:commentExtensible w16cex:durableId="2294FC63" w16cex:dateUtc="2020-06-17T17:32:00Z"/>
  <w16cex:commentExtensible w16cex:durableId="2294FC73" w16cex:dateUtc="2020-06-17T17:32:00Z"/>
  <w16cex:commentExtensible w16cex:durableId="2294FCBC" w16cex:dateUtc="2020-06-17T17:34:00Z"/>
  <w16cex:commentExtensible w16cex:durableId="2294FCFD" w16cex:dateUtc="2020-06-17T17:35:00Z"/>
  <w16cex:commentExtensible w16cex:durableId="2294FD04" w16cex:dateUtc="2020-06-17T17:35:00Z"/>
  <w16cex:commentExtensible w16cex:durableId="2294FD67" w16cex:dateUtc="2020-06-17T17:36:00Z"/>
  <w16cex:commentExtensible w16cex:durableId="2294FD8D" w16cex:dateUtc="2020-06-17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8170DC" w16cid:durableId="2294FDB0"/>
  <w16cid:commentId w16cid:paraId="569CB4B6" w16cid:durableId="2294E8C3"/>
  <w16cid:commentId w16cid:paraId="2FAD26ED" w16cid:durableId="2294E8DF"/>
  <w16cid:commentId w16cid:paraId="4D2AADC2" w16cid:durableId="2294E906"/>
  <w16cid:commentId w16cid:paraId="5665168B" w16cid:durableId="2294E91A"/>
  <w16cid:commentId w16cid:paraId="12A1D5F7" w16cid:durableId="2294E943"/>
  <w16cid:commentId w16cid:paraId="6BBF57F8" w16cid:durableId="2294E9AF"/>
  <w16cid:commentId w16cid:paraId="2050AA6F" w16cid:durableId="2294EA60"/>
  <w16cid:commentId w16cid:paraId="1E378769" w16cid:durableId="2294EA15"/>
  <w16cid:commentId w16cid:paraId="2B88830F" w16cid:durableId="2294E9F1"/>
  <w16cid:commentId w16cid:paraId="0092F66D" w16cid:durableId="2294EAA2"/>
  <w16cid:commentId w16cid:paraId="1FCA83E8" w16cid:durableId="2294EAEC"/>
  <w16cid:commentId w16cid:paraId="6C4AB03A" w16cid:durableId="2294EB15"/>
  <w16cid:commentId w16cid:paraId="366FAE05" w16cid:durableId="2294EB32"/>
  <w16cid:commentId w16cid:paraId="522180CA" w16cid:durableId="2294EB46"/>
  <w16cid:commentId w16cid:paraId="169D38DC" w16cid:durableId="2294EBFF"/>
  <w16cid:commentId w16cid:paraId="0725366D" w16cid:durableId="2294EC84"/>
  <w16cid:commentId w16cid:paraId="5D83CE1F" w16cid:durableId="2294EC98"/>
  <w16cid:commentId w16cid:paraId="4C454E1B" w16cid:durableId="2294ECCC"/>
  <w16cid:commentId w16cid:paraId="51EAAE1C" w16cid:durableId="2294ECEA"/>
  <w16cid:commentId w16cid:paraId="21781184" w16cid:durableId="2294ED44"/>
  <w16cid:commentId w16cid:paraId="7C8E6334" w16cid:durableId="2294ED90"/>
  <w16cid:commentId w16cid:paraId="3B6B0319" w16cid:durableId="2294EDD5"/>
  <w16cid:commentId w16cid:paraId="432480CF" w16cid:durableId="2294EDE3"/>
  <w16cid:commentId w16cid:paraId="78471705" w16cid:durableId="2294EE07"/>
  <w16cid:commentId w16cid:paraId="5FF02D82" w16cid:durableId="2294EECE"/>
  <w16cid:commentId w16cid:paraId="136CBD96" w16cid:durableId="2294EF6B"/>
  <w16cid:commentId w16cid:paraId="078D80E5" w16cid:durableId="2294EF99"/>
  <w16cid:commentId w16cid:paraId="6B45D17E" w16cid:durableId="2294EFD3"/>
  <w16cid:commentId w16cid:paraId="42872E54" w16cid:durableId="2294EFEE"/>
  <w16cid:commentId w16cid:paraId="728E03BB" w16cid:durableId="2294F068"/>
  <w16cid:commentId w16cid:paraId="3322C6A3" w16cid:durableId="2294F08D"/>
  <w16cid:commentId w16cid:paraId="1FD58746" w16cid:durableId="2294F0C5"/>
  <w16cid:commentId w16cid:paraId="086A8A3D" w16cid:durableId="2294F104"/>
  <w16cid:commentId w16cid:paraId="5A66156F" w16cid:durableId="2294F11A"/>
  <w16cid:commentId w16cid:paraId="1D362352" w16cid:durableId="2294F14E"/>
  <w16cid:commentId w16cid:paraId="3EBFEACC" w16cid:durableId="2294F173"/>
  <w16cid:commentId w16cid:paraId="011A5F6B" w16cid:durableId="2294F1A3"/>
  <w16cid:commentId w16cid:paraId="17299023" w16cid:durableId="2294F1EF"/>
  <w16cid:commentId w16cid:paraId="6F4ED642" w16cid:durableId="2294F21D"/>
  <w16cid:commentId w16cid:paraId="1F264777" w16cid:durableId="2294F23D"/>
  <w16cid:commentId w16cid:paraId="1BF3C70F" w16cid:durableId="2294F255"/>
  <w16cid:commentId w16cid:paraId="38A3F985" w16cid:durableId="2294F2B0"/>
  <w16cid:commentId w16cid:paraId="44AE8B83" w16cid:durableId="2294F2CE"/>
  <w16cid:commentId w16cid:paraId="1E1D958C" w16cid:durableId="2294F2E4"/>
  <w16cid:commentId w16cid:paraId="0F2216A0" w16cid:durableId="2294F301"/>
  <w16cid:commentId w16cid:paraId="03588743" w16cid:durableId="2294F342"/>
  <w16cid:commentId w16cid:paraId="7DFD88EC" w16cid:durableId="2294F34D"/>
  <w16cid:commentId w16cid:paraId="697569E4" w16cid:durableId="2294F36B"/>
  <w16cid:commentId w16cid:paraId="77626143" w16cid:durableId="2294F385"/>
  <w16cid:commentId w16cid:paraId="270F95DB" w16cid:durableId="2294F39C"/>
  <w16cid:commentId w16cid:paraId="3DA262C2" w16cid:durableId="2294F3B1"/>
  <w16cid:commentId w16cid:paraId="050AE180" w16cid:durableId="2294F3C8"/>
  <w16cid:commentId w16cid:paraId="0329EF9E" w16cid:durableId="2294F3E0"/>
  <w16cid:commentId w16cid:paraId="35520BA4" w16cid:durableId="2294F415"/>
  <w16cid:commentId w16cid:paraId="47144872" w16cid:durableId="2294F403"/>
  <w16cid:commentId w16cid:paraId="38120105" w16cid:durableId="2294F40D"/>
  <w16cid:commentId w16cid:paraId="03438E05" w16cid:durableId="2294F3F5"/>
  <w16cid:commentId w16cid:paraId="4204055C" w16cid:durableId="2294F422"/>
  <w16cid:commentId w16cid:paraId="2579130F" w16cid:durableId="2294F43C"/>
  <w16cid:commentId w16cid:paraId="32DA416B" w16cid:durableId="2294F4DD"/>
  <w16cid:commentId w16cid:paraId="139DF83F" w16cid:durableId="2294F4FA"/>
  <w16cid:commentId w16cid:paraId="5C63817C" w16cid:durableId="2294F51D"/>
  <w16cid:commentId w16cid:paraId="2117255C" w16cid:durableId="2294F54C"/>
  <w16cid:commentId w16cid:paraId="3FE0E21B" w16cid:durableId="2294F564"/>
  <w16cid:commentId w16cid:paraId="10065440" w16cid:durableId="2294F584"/>
  <w16cid:commentId w16cid:paraId="152204FC" w16cid:durableId="2294F588"/>
  <w16cid:commentId w16cid:paraId="0A879451" w16cid:durableId="2294F58C"/>
  <w16cid:commentId w16cid:paraId="5AEF237A" w16cid:durableId="2294F592"/>
  <w16cid:commentId w16cid:paraId="5DE71B31" w16cid:durableId="2294F59B"/>
  <w16cid:commentId w16cid:paraId="30AFED3A" w16cid:durableId="2294F5BC"/>
  <w16cid:commentId w16cid:paraId="73EC646E" w16cid:durableId="2294F5CC"/>
  <w16cid:commentId w16cid:paraId="2BB515EF" w16cid:durableId="2294F5D6"/>
  <w16cid:commentId w16cid:paraId="5275D3C1" w16cid:durableId="2294F5DF"/>
  <w16cid:commentId w16cid:paraId="44FDC940" w16cid:durableId="2294F5EB"/>
  <w16cid:commentId w16cid:paraId="62D69BEB" w16cid:durableId="2294F5FB"/>
  <w16cid:commentId w16cid:paraId="4828C695" w16cid:durableId="2294F64A"/>
  <w16cid:commentId w16cid:paraId="1A547567" w16cid:durableId="2294F669"/>
  <w16cid:commentId w16cid:paraId="774EC9E1" w16cid:durableId="2294F68F"/>
  <w16cid:commentId w16cid:paraId="44A2F89C" w16cid:durableId="2294F6BC"/>
  <w16cid:commentId w16cid:paraId="1C356A65" w16cid:durableId="2294F728"/>
  <w16cid:commentId w16cid:paraId="759E6AC3" w16cid:durableId="2294F750"/>
  <w16cid:commentId w16cid:paraId="771BE935" w16cid:durableId="2294F7A5"/>
  <w16cid:commentId w16cid:paraId="74026A71" w16cid:durableId="2294F7BF"/>
  <w16cid:commentId w16cid:paraId="4AC6DC30" w16cid:durableId="2294F7CD"/>
  <w16cid:commentId w16cid:paraId="49B5AFD4" w16cid:durableId="2294F7DC"/>
  <w16cid:commentId w16cid:paraId="2B3466DB" w16cid:durableId="2294F7F9"/>
  <w16cid:commentId w16cid:paraId="7CE9049C" w16cid:durableId="2294F808"/>
  <w16cid:commentId w16cid:paraId="09EA84B0" w16cid:durableId="2294F81B"/>
  <w16cid:commentId w16cid:paraId="2EB1C452" w16cid:durableId="2294F836"/>
  <w16cid:commentId w16cid:paraId="3A39322A" w16cid:durableId="2294F849"/>
  <w16cid:commentId w16cid:paraId="4001B3F5" w16cid:durableId="2294F8A3"/>
  <w16cid:commentId w16cid:paraId="3506D358" w16cid:durableId="2294F8E7"/>
  <w16cid:commentId w16cid:paraId="504A3258" w16cid:durableId="2294F931"/>
  <w16cid:commentId w16cid:paraId="04EDC08D" w16cid:durableId="2294F975"/>
  <w16cid:commentId w16cid:paraId="67FE4086" w16cid:durableId="2294F9BC"/>
  <w16cid:commentId w16cid:paraId="643E6944" w16cid:durableId="2294F9E2"/>
  <w16cid:commentId w16cid:paraId="154AF27C" w16cid:durableId="2294FA13"/>
  <w16cid:commentId w16cid:paraId="5253B4B4" w16cid:durableId="2294FB01"/>
  <w16cid:commentId w16cid:paraId="201F25B7" w16cid:durableId="2294FB1A"/>
  <w16cid:commentId w16cid:paraId="096BCAD3" w16cid:durableId="2294FB2D"/>
  <w16cid:commentId w16cid:paraId="3AB93F2B" w16cid:durableId="2294FB5D"/>
  <w16cid:commentId w16cid:paraId="185DC9C1" w16cid:durableId="2294FBA0"/>
  <w16cid:commentId w16cid:paraId="24FA8364" w16cid:durableId="2294FB93"/>
  <w16cid:commentId w16cid:paraId="6FCCC59D" w16cid:durableId="2294FBCF"/>
  <w16cid:commentId w16cid:paraId="57EF9F57" w16cid:durableId="2294FBDC"/>
  <w16cid:commentId w16cid:paraId="5F4B3A42" w16cid:durableId="2294FBDF"/>
  <w16cid:commentId w16cid:paraId="0D598E08" w16cid:durableId="2294FC49"/>
  <w16cid:commentId w16cid:paraId="2D2E253E" w16cid:durableId="2294FBFA"/>
  <w16cid:commentId w16cid:paraId="7B7857E4" w16cid:durableId="2294FC02"/>
  <w16cid:commentId w16cid:paraId="2A983D47" w16cid:durableId="2294FC06"/>
  <w16cid:commentId w16cid:paraId="38AF654B" w16cid:durableId="2294FC18"/>
  <w16cid:commentId w16cid:paraId="535D87E7" w16cid:durableId="2294FC2B"/>
  <w16cid:commentId w16cid:paraId="6C1C3F18" w16cid:durableId="2294FC62"/>
  <w16cid:commentId w16cid:paraId="1F591975" w16cid:durableId="2294FC63"/>
  <w16cid:commentId w16cid:paraId="7E3C94A3" w16cid:durableId="2294FC73"/>
  <w16cid:commentId w16cid:paraId="3D94E603" w16cid:durableId="2294FCBC"/>
  <w16cid:commentId w16cid:paraId="48126482" w16cid:durableId="2294FCFD"/>
  <w16cid:commentId w16cid:paraId="063B3F2D" w16cid:durableId="2294FD04"/>
  <w16cid:commentId w16cid:paraId="743E3486" w16cid:durableId="2294FD67"/>
  <w16cid:commentId w16cid:paraId="7B4F7687" w16cid:durableId="2294FD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9F2B25" w14:textId="77777777" w:rsidR="00DA7F38" w:rsidRDefault="00DA7F38" w:rsidP="000E4950">
      <w:pPr>
        <w:spacing w:after="0" w:line="240" w:lineRule="auto"/>
      </w:pPr>
      <w:r>
        <w:separator/>
      </w:r>
    </w:p>
  </w:endnote>
  <w:endnote w:type="continuationSeparator" w:id="0">
    <w:p w14:paraId="047449C5" w14:textId="77777777" w:rsidR="00DA7F38" w:rsidRDefault="00DA7F38"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08E589F6" w:rsidR="008F7D6C" w:rsidRDefault="008F7D6C">
        <w:pPr>
          <w:pStyle w:val="af9"/>
          <w:jc w:val="center"/>
        </w:pPr>
        <w:r>
          <w:rPr>
            <w:noProof/>
          </w:rPr>
          <w:fldChar w:fldCharType="begin"/>
        </w:r>
        <w:r>
          <w:rPr>
            <w:noProof/>
          </w:rPr>
          <w:instrText>PAGE   \* MERGEFORMAT</w:instrText>
        </w:r>
        <w:r>
          <w:rPr>
            <w:noProof/>
          </w:rPr>
          <w:fldChar w:fldCharType="separate"/>
        </w:r>
        <w:r w:rsidR="00895071">
          <w:rPr>
            <w:noProof/>
          </w:rPr>
          <w:t>54</w:t>
        </w:r>
        <w:r>
          <w:rPr>
            <w:noProof/>
          </w:rPr>
          <w:fldChar w:fldCharType="end"/>
        </w:r>
      </w:p>
    </w:sdtContent>
  </w:sdt>
  <w:p w14:paraId="55BF0B59" w14:textId="77777777" w:rsidR="008F7D6C" w:rsidRDefault="008F7D6C">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650F9D" w14:textId="77777777" w:rsidR="00DA7F38" w:rsidRDefault="00DA7F38" w:rsidP="000E4950">
      <w:pPr>
        <w:spacing w:after="0" w:line="240" w:lineRule="auto"/>
      </w:pPr>
      <w:r>
        <w:separator/>
      </w:r>
    </w:p>
  </w:footnote>
  <w:footnote w:type="continuationSeparator" w:id="0">
    <w:p w14:paraId="48BD8249" w14:textId="77777777" w:rsidR="00DA7F38" w:rsidRDefault="00DA7F38"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Комаров Александр Евгеньевич">
    <w15:presenceInfo w15:providerId="None" w15:userId="Комаров Александр Евгеньеви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57EE4"/>
    <w:rsid w:val="001643B0"/>
    <w:rsid w:val="001755DA"/>
    <w:rsid w:val="0018019D"/>
    <w:rsid w:val="0018379E"/>
    <w:rsid w:val="00193A33"/>
    <w:rsid w:val="0019596A"/>
    <w:rsid w:val="00197DA4"/>
    <w:rsid w:val="001B2887"/>
    <w:rsid w:val="001B357A"/>
    <w:rsid w:val="001B6897"/>
    <w:rsid w:val="001C35F5"/>
    <w:rsid w:val="001E2A8B"/>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2E48"/>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3F5AC7"/>
    <w:rsid w:val="00423EB5"/>
    <w:rsid w:val="00432C08"/>
    <w:rsid w:val="004341B5"/>
    <w:rsid w:val="00441FD2"/>
    <w:rsid w:val="00444316"/>
    <w:rsid w:val="00456D74"/>
    <w:rsid w:val="00460BC5"/>
    <w:rsid w:val="004648C8"/>
    <w:rsid w:val="00474B56"/>
    <w:rsid w:val="00480130"/>
    <w:rsid w:val="00485D70"/>
    <w:rsid w:val="0049501D"/>
    <w:rsid w:val="004A2B1A"/>
    <w:rsid w:val="004B1EBF"/>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1F0A"/>
    <w:rsid w:val="005722AD"/>
    <w:rsid w:val="005816BD"/>
    <w:rsid w:val="00583096"/>
    <w:rsid w:val="00583AB7"/>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23C4E"/>
    <w:rsid w:val="00635BA8"/>
    <w:rsid w:val="00636792"/>
    <w:rsid w:val="006551AE"/>
    <w:rsid w:val="00657A1C"/>
    <w:rsid w:val="00666250"/>
    <w:rsid w:val="006701C5"/>
    <w:rsid w:val="0068596B"/>
    <w:rsid w:val="0068685D"/>
    <w:rsid w:val="006958E5"/>
    <w:rsid w:val="006A3B42"/>
    <w:rsid w:val="006D3CD5"/>
    <w:rsid w:val="006D6D39"/>
    <w:rsid w:val="006D6F75"/>
    <w:rsid w:val="006E22D4"/>
    <w:rsid w:val="006F6048"/>
    <w:rsid w:val="006F698E"/>
    <w:rsid w:val="00700912"/>
    <w:rsid w:val="00701973"/>
    <w:rsid w:val="00702F9A"/>
    <w:rsid w:val="00717ADB"/>
    <w:rsid w:val="00724619"/>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0E6B"/>
    <w:rsid w:val="00882E73"/>
    <w:rsid w:val="00890B69"/>
    <w:rsid w:val="00890FED"/>
    <w:rsid w:val="008945E2"/>
    <w:rsid w:val="00895071"/>
    <w:rsid w:val="008A020D"/>
    <w:rsid w:val="008A7942"/>
    <w:rsid w:val="008A7C81"/>
    <w:rsid w:val="008B226B"/>
    <w:rsid w:val="008B6770"/>
    <w:rsid w:val="008D00A0"/>
    <w:rsid w:val="008D2271"/>
    <w:rsid w:val="008D4631"/>
    <w:rsid w:val="008D688E"/>
    <w:rsid w:val="008E2693"/>
    <w:rsid w:val="008E51CF"/>
    <w:rsid w:val="008F127F"/>
    <w:rsid w:val="008F7D6C"/>
    <w:rsid w:val="009004BB"/>
    <w:rsid w:val="009071D3"/>
    <w:rsid w:val="00910492"/>
    <w:rsid w:val="00912ECF"/>
    <w:rsid w:val="00917E36"/>
    <w:rsid w:val="00933B5E"/>
    <w:rsid w:val="00942DFC"/>
    <w:rsid w:val="00950AE0"/>
    <w:rsid w:val="00955D75"/>
    <w:rsid w:val="00963439"/>
    <w:rsid w:val="00977071"/>
    <w:rsid w:val="009778DD"/>
    <w:rsid w:val="00985701"/>
    <w:rsid w:val="009928E4"/>
    <w:rsid w:val="009A0F91"/>
    <w:rsid w:val="009B28F5"/>
    <w:rsid w:val="009B6C24"/>
    <w:rsid w:val="009B75EB"/>
    <w:rsid w:val="009C201B"/>
    <w:rsid w:val="009D3A40"/>
    <w:rsid w:val="009D3F5E"/>
    <w:rsid w:val="009D4EE5"/>
    <w:rsid w:val="009F675F"/>
    <w:rsid w:val="00A0170B"/>
    <w:rsid w:val="00A06FCF"/>
    <w:rsid w:val="00A149CB"/>
    <w:rsid w:val="00A15526"/>
    <w:rsid w:val="00A33335"/>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6932"/>
    <w:rsid w:val="00A97806"/>
    <w:rsid w:val="00A97FE8"/>
    <w:rsid w:val="00AA1C79"/>
    <w:rsid w:val="00AA21ED"/>
    <w:rsid w:val="00AC0541"/>
    <w:rsid w:val="00AD0630"/>
    <w:rsid w:val="00AE31EF"/>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C7CC4"/>
    <w:rsid w:val="00BD0756"/>
    <w:rsid w:val="00BD408C"/>
    <w:rsid w:val="00BE0399"/>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859E8"/>
    <w:rsid w:val="00CA38E0"/>
    <w:rsid w:val="00CA69F0"/>
    <w:rsid w:val="00CA7790"/>
    <w:rsid w:val="00CD37F5"/>
    <w:rsid w:val="00CE3C96"/>
    <w:rsid w:val="00CE6FD3"/>
    <w:rsid w:val="00CE79CE"/>
    <w:rsid w:val="00D01336"/>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87284"/>
    <w:rsid w:val="00D960AD"/>
    <w:rsid w:val="00DA30E6"/>
    <w:rsid w:val="00DA338F"/>
    <w:rsid w:val="00DA7F38"/>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BD5"/>
    <w:rsid w:val="00EB1D66"/>
    <w:rsid w:val="00EC70FD"/>
    <w:rsid w:val="00ED1DF1"/>
    <w:rsid w:val="00EE1C2C"/>
    <w:rsid w:val="00EF0825"/>
    <w:rsid w:val="00EF60C3"/>
    <w:rsid w:val="00F000E8"/>
    <w:rsid w:val="00F00516"/>
    <w:rsid w:val="00F10656"/>
    <w:rsid w:val="00F1131E"/>
    <w:rsid w:val="00F2599D"/>
    <w:rsid w:val="00F267B2"/>
    <w:rsid w:val="00F375E4"/>
    <w:rsid w:val="00F431E5"/>
    <w:rsid w:val="00F50CF7"/>
    <w:rsid w:val="00F52C1F"/>
    <w:rsid w:val="00F63456"/>
    <w:rsid w:val="00F637B1"/>
    <w:rsid w:val="00F73C3F"/>
    <w:rsid w:val="00F808B1"/>
    <w:rsid w:val="00F827D6"/>
    <w:rsid w:val="00F918A5"/>
    <w:rsid w:val="00F93E1D"/>
    <w:rsid w:val="00FA5638"/>
    <w:rsid w:val="00FB18C3"/>
    <w:rsid w:val="00FB48DA"/>
    <w:rsid w:val="00FC3037"/>
    <w:rsid w:val="00FC444A"/>
    <w:rsid w:val="00FD184B"/>
    <w:rsid w:val="00FD228C"/>
    <w:rsid w:val="00FD4325"/>
    <w:rsid w:val="00FD7FA0"/>
    <w:rsid w:val="00FE5CBF"/>
    <w:rsid w:val="00FF3C6C"/>
    <w:rsid w:val="00FF4F36"/>
    <w:rsid w:val="00FF736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4B1EBF"/>
    <w:pPr>
      <w:keepNext/>
      <w:keepLines/>
      <w:numPr>
        <w:numId w:val="6"/>
      </w:numPr>
      <w:spacing w:line="360" w:lineRule="auto"/>
      <w:ind w:left="0" w:firstLine="0"/>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4B1EBF"/>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unhideWhenUsed/>
    <w:rsid w:val="002B3EC7"/>
    <w:pPr>
      <w:spacing w:line="240" w:lineRule="auto"/>
    </w:pPr>
    <w:rPr>
      <w:sz w:val="20"/>
      <w:szCs w:val="20"/>
    </w:rPr>
  </w:style>
  <w:style w:type="character" w:customStyle="1" w:styleId="afd">
    <w:name w:val="Текст примечания Знак"/>
    <w:basedOn w:val="a1"/>
    <w:link w:val="afc"/>
    <w:uiPriority w:val="99"/>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microsoft.com/office/2011/relationships/people" Target="people.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1.bin"/><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image" Target="media/image18.png"/><Relationship Id="rId36" Type="http://schemas.openxmlformats.org/officeDocument/2006/relationships/image" Target="media/image26.png"/><Relationship Id="rId49"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57202D-3C36-49A5-B95A-71C6F601F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1</TotalTime>
  <Pages>1</Pages>
  <Words>14831</Words>
  <Characters>84543</Characters>
  <Application>Microsoft Office Word</Application>
  <DocSecurity>0</DocSecurity>
  <Lines>704</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42</cp:revision>
  <cp:lastPrinted>2020-01-20T15:55:00Z</cp:lastPrinted>
  <dcterms:created xsi:type="dcterms:W3CDTF">2020-01-20T15:54:00Z</dcterms:created>
  <dcterms:modified xsi:type="dcterms:W3CDTF">2020-06-2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